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C149537" w14:textId="0CAD19A7" w:rsidR="00EB596A" w:rsidRDefault="00EB596A"/>
    <w:p w14:paraId="71D3831D" w14:textId="5AD19890" w:rsidR="00EB596A" w:rsidRDefault="00EB596A" w:rsidP="00EB596A">
      <w:pPr>
        <w:jc w:val="center"/>
      </w:pPr>
      <w:r>
        <w:rPr>
          <w:noProof/>
        </w:rPr>
        <w:drawing>
          <wp:inline distT="0" distB="0" distL="0" distR="0" wp14:anchorId="55A453D2" wp14:editId="671294A7">
            <wp:extent cx="2106930" cy="1504950"/>
            <wp:effectExtent l="0" t="0" r="762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06930" cy="1504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D6C5EC" w14:textId="6C3059FD" w:rsidR="00EB596A" w:rsidRDefault="00EB596A" w:rsidP="00EB596A">
      <w:pPr>
        <w:jc w:val="center"/>
      </w:pPr>
    </w:p>
    <w:p w14:paraId="11F20F27" w14:textId="6BAA73B0" w:rsidR="007B313A" w:rsidRPr="007B313A" w:rsidRDefault="007B313A" w:rsidP="007B313A">
      <w:pPr>
        <w:jc w:val="center"/>
        <w:rPr>
          <w:rFonts w:ascii="Times New Roman" w:eastAsia="Times New Roman" w:hAnsi="Times New Roman"/>
          <w:b/>
          <w:bCs/>
          <w:sz w:val="52"/>
          <w:szCs w:val="52"/>
        </w:rPr>
      </w:pPr>
      <w:r w:rsidRPr="007B313A">
        <w:rPr>
          <w:rFonts w:ascii="Times New Roman" w:eastAsia="Times New Roman" w:hAnsi="Times New Roman"/>
          <w:b/>
          <w:bCs/>
          <w:sz w:val="52"/>
          <w:szCs w:val="52"/>
        </w:rPr>
        <w:t>Machine Learning– CA</w:t>
      </w:r>
      <w:r w:rsidR="00141E5F">
        <w:rPr>
          <w:rFonts w:ascii="Times New Roman" w:eastAsia="Times New Roman" w:hAnsi="Times New Roman"/>
          <w:b/>
          <w:bCs/>
          <w:sz w:val="52"/>
          <w:szCs w:val="52"/>
        </w:rPr>
        <w:t>2</w:t>
      </w:r>
    </w:p>
    <w:p w14:paraId="0E3C1101" w14:textId="77777777" w:rsidR="007B313A" w:rsidRPr="007B313A" w:rsidRDefault="007B313A" w:rsidP="007B313A">
      <w:pPr>
        <w:jc w:val="center"/>
        <w:rPr>
          <w:rFonts w:ascii="Times New Roman" w:eastAsia="Times New Roman" w:hAnsi="Times New Roman"/>
          <w:b/>
          <w:bCs/>
          <w:sz w:val="52"/>
          <w:szCs w:val="52"/>
        </w:rPr>
      </w:pPr>
    </w:p>
    <w:p w14:paraId="316511EE" w14:textId="77777777" w:rsidR="007B313A" w:rsidRPr="007B313A" w:rsidRDefault="007B313A" w:rsidP="007B313A">
      <w:pPr>
        <w:jc w:val="center"/>
        <w:rPr>
          <w:rFonts w:ascii="Times New Roman" w:eastAsia="Times New Roman" w:hAnsi="Times New Roman"/>
          <w:b/>
          <w:bCs/>
          <w:sz w:val="52"/>
          <w:szCs w:val="52"/>
        </w:rPr>
      </w:pPr>
    </w:p>
    <w:p w14:paraId="0D6DA4A4" w14:textId="77777777" w:rsidR="007B313A" w:rsidRPr="007B313A" w:rsidRDefault="007B313A" w:rsidP="007B313A">
      <w:pPr>
        <w:jc w:val="center"/>
        <w:rPr>
          <w:rFonts w:ascii="Times New Roman" w:eastAsia="Times New Roman" w:hAnsi="Times New Roman"/>
          <w:b/>
          <w:bCs/>
          <w:sz w:val="40"/>
          <w:szCs w:val="40"/>
        </w:rPr>
      </w:pPr>
      <w:r w:rsidRPr="007B313A">
        <w:rPr>
          <w:rFonts w:ascii="Times New Roman" w:eastAsia="Times New Roman" w:hAnsi="Times New Roman"/>
          <w:b/>
          <w:bCs/>
          <w:sz w:val="40"/>
          <w:szCs w:val="40"/>
        </w:rPr>
        <w:t>B9DA104</w:t>
      </w:r>
    </w:p>
    <w:p w14:paraId="4251DE80" w14:textId="77777777" w:rsidR="007B313A" w:rsidRPr="007B313A" w:rsidRDefault="007B313A" w:rsidP="007B313A">
      <w:pPr>
        <w:jc w:val="center"/>
        <w:rPr>
          <w:rFonts w:ascii="Times New Roman" w:eastAsia="Times New Roman" w:hAnsi="Times New Roman"/>
          <w:b/>
          <w:bCs/>
          <w:sz w:val="40"/>
          <w:szCs w:val="40"/>
        </w:rPr>
      </w:pPr>
      <w:r w:rsidRPr="007B313A">
        <w:rPr>
          <w:rFonts w:ascii="Times New Roman" w:eastAsia="Times New Roman" w:hAnsi="Times New Roman"/>
          <w:b/>
          <w:bCs/>
          <w:sz w:val="40"/>
          <w:szCs w:val="40"/>
        </w:rPr>
        <w:t>Master of Science (MSc) in Data Analytics</w:t>
      </w:r>
    </w:p>
    <w:p w14:paraId="59D1B3CF" w14:textId="77777777" w:rsidR="007B313A" w:rsidRPr="007B313A" w:rsidRDefault="007B313A" w:rsidP="007B313A">
      <w:pPr>
        <w:jc w:val="center"/>
        <w:rPr>
          <w:rFonts w:ascii="Times New Roman" w:eastAsia="Times New Roman" w:hAnsi="Times New Roman"/>
          <w:b/>
          <w:bCs/>
          <w:sz w:val="52"/>
          <w:szCs w:val="52"/>
        </w:rPr>
      </w:pPr>
    </w:p>
    <w:p w14:paraId="6129DC33" w14:textId="77777777" w:rsidR="007B313A" w:rsidRPr="007B313A" w:rsidRDefault="007B313A" w:rsidP="007B313A">
      <w:pPr>
        <w:rPr>
          <w:rFonts w:ascii="Times New Roman" w:eastAsia="Times New Roman" w:hAnsi="Times New Roman"/>
          <w:b/>
          <w:bCs/>
          <w:sz w:val="52"/>
          <w:szCs w:val="52"/>
        </w:rPr>
      </w:pPr>
    </w:p>
    <w:p w14:paraId="1DF17A1B" w14:textId="77777777" w:rsidR="007B313A" w:rsidRPr="007B313A" w:rsidRDefault="007B313A" w:rsidP="007B313A">
      <w:pPr>
        <w:jc w:val="center"/>
        <w:rPr>
          <w:rFonts w:ascii="Times New Roman" w:eastAsia="Times New Roman" w:hAnsi="Times New Roman"/>
          <w:b/>
          <w:bCs/>
          <w:sz w:val="28"/>
          <w:szCs w:val="28"/>
        </w:rPr>
      </w:pPr>
      <w:r w:rsidRPr="007B313A">
        <w:rPr>
          <w:rFonts w:ascii="Times New Roman" w:eastAsia="Times New Roman" w:hAnsi="Times New Roman"/>
          <w:b/>
          <w:bCs/>
          <w:sz w:val="28"/>
          <w:szCs w:val="28"/>
        </w:rPr>
        <w:t>Tim Browning</w:t>
      </w:r>
    </w:p>
    <w:p w14:paraId="53E60EA9" w14:textId="77777777" w:rsidR="007B313A" w:rsidRPr="007B313A" w:rsidRDefault="007B313A" w:rsidP="007B313A">
      <w:pPr>
        <w:jc w:val="center"/>
        <w:rPr>
          <w:rFonts w:ascii="Times New Roman" w:eastAsia="Times New Roman" w:hAnsi="Times New Roman"/>
          <w:b/>
          <w:bCs/>
          <w:sz w:val="28"/>
          <w:szCs w:val="28"/>
        </w:rPr>
      </w:pPr>
      <w:r w:rsidRPr="007B313A">
        <w:rPr>
          <w:rFonts w:ascii="Times New Roman" w:eastAsia="Times New Roman" w:hAnsi="Times New Roman"/>
          <w:b/>
          <w:bCs/>
          <w:sz w:val="28"/>
          <w:szCs w:val="28"/>
        </w:rPr>
        <w:t>10543928</w:t>
      </w:r>
    </w:p>
    <w:p w14:paraId="3BCD53B8" w14:textId="77777777" w:rsidR="007B313A" w:rsidRPr="007B313A" w:rsidRDefault="007B313A" w:rsidP="007B313A">
      <w:pPr>
        <w:jc w:val="center"/>
        <w:rPr>
          <w:rFonts w:ascii="Times New Roman" w:eastAsia="Times New Roman" w:hAnsi="Times New Roman"/>
          <w:b/>
          <w:bCs/>
          <w:sz w:val="52"/>
          <w:szCs w:val="52"/>
        </w:rPr>
      </w:pPr>
    </w:p>
    <w:p w14:paraId="4F118A04" w14:textId="77777777" w:rsidR="007B313A" w:rsidRPr="007B313A" w:rsidRDefault="007B313A" w:rsidP="007B313A">
      <w:pPr>
        <w:jc w:val="center"/>
        <w:rPr>
          <w:rFonts w:ascii="Times New Roman" w:eastAsia="Times New Roman" w:hAnsi="Times New Roman"/>
          <w:b/>
          <w:bCs/>
          <w:sz w:val="52"/>
          <w:szCs w:val="52"/>
        </w:rPr>
      </w:pPr>
    </w:p>
    <w:p w14:paraId="6EE8A2ED" w14:textId="77777777" w:rsidR="007B313A" w:rsidRPr="007B313A" w:rsidRDefault="007B313A" w:rsidP="007B313A">
      <w:pPr>
        <w:jc w:val="center"/>
        <w:rPr>
          <w:rFonts w:ascii="Times New Roman" w:eastAsia="Times New Roman" w:hAnsi="Times New Roman"/>
          <w:b/>
          <w:bCs/>
          <w:szCs w:val="24"/>
        </w:rPr>
      </w:pPr>
      <w:r w:rsidRPr="007B313A">
        <w:rPr>
          <w:rFonts w:ascii="Times New Roman" w:eastAsia="Times New Roman" w:hAnsi="Times New Roman"/>
          <w:b/>
          <w:bCs/>
          <w:szCs w:val="24"/>
        </w:rPr>
        <w:t>Dublin Business School</w:t>
      </w:r>
    </w:p>
    <w:p w14:paraId="03B9F4D4" w14:textId="0FF2191F" w:rsidR="00524BAE" w:rsidRDefault="00524BAE" w:rsidP="00EB596A">
      <w:pPr>
        <w:jc w:val="center"/>
        <w:rPr>
          <w:rFonts w:ascii="Times New Roman" w:eastAsia="Times New Roman" w:hAnsi="Times New Roman"/>
        </w:rPr>
      </w:pPr>
    </w:p>
    <w:p w14:paraId="55BA8544" w14:textId="6F9754B9" w:rsidR="00524BAE" w:rsidRDefault="00524BAE" w:rsidP="00EB596A">
      <w:pPr>
        <w:jc w:val="center"/>
        <w:rPr>
          <w:rFonts w:ascii="Times New Roman" w:eastAsia="Times New Roman" w:hAnsi="Times New Roman"/>
        </w:rPr>
      </w:pPr>
    </w:p>
    <w:p w14:paraId="1B9A20F0" w14:textId="02EE680A" w:rsidR="00524BAE" w:rsidRDefault="00524BAE" w:rsidP="00EB596A">
      <w:pPr>
        <w:jc w:val="center"/>
        <w:rPr>
          <w:rFonts w:ascii="Times New Roman" w:eastAsia="Times New Roman" w:hAnsi="Times New Roman"/>
        </w:rPr>
      </w:pPr>
    </w:p>
    <w:p w14:paraId="0F19FABD" w14:textId="72B4D37D" w:rsidR="00524BAE" w:rsidRDefault="00524BAE" w:rsidP="00EB596A">
      <w:pPr>
        <w:jc w:val="center"/>
        <w:rPr>
          <w:rFonts w:ascii="Times New Roman" w:eastAsia="Times New Roman" w:hAnsi="Times New Roman"/>
        </w:rPr>
      </w:pPr>
    </w:p>
    <w:p w14:paraId="1E226769" w14:textId="28E5EA82" w:rsidR="00524BAE" w:rsidRDefault="00524BAE" w:rsidP="00EB596A">
      <w:pPr>
        <w:jc w:val="center"/>
        <w:rPr>
          <w:rFonts w:ascii="Times New Roman" w:eastAsia="Times New Roman" w:hAnsi="Times New Roman"/>
        </w:rPr>
      </w:pPr>
    </w:p>
    <w:p w14:paraId="17623C05" w14:textId="2EA54789" w:rsidR="00524BAE" w:rsidRDefault="00524BAE" w:rsidP="00EB596A">
      <w:pPr>
        <w:jc w:val="center"/>
        <w:rPr>
          <w:rFonts w:ascii="Times New Roman" w:eastAsia="Times New Roman" w:hAnsi="Times New Roman"/>
        </w:rPr>
      </w:pPr>
    </w:p>
    <w:p w14:paraId="15B623B2" w14:textId="07841DBD" w:rsidR="00524BAE" w:rsidRDefault="00524BAE" w:rsidP="00EB596A">
      <w:pPr>
        <w:jc w:val="center"/>
        <w:rPr>
          <w:rFonts w:ascii="Times New Roman" w:eastAsia="Times New Roman" w:hAnsi="Times New Roman"/>
        </w:rPr>
      </w:pPr>
    </w:p>
    <w:p w14:paraId="7275865E" w14:textId="21B0B285" w:rsidR="00524BAE" w:rsidRDefault="00524BAE" w:rsidP="00EB596A">
      <w:pPr>
        <w:jc w:val="center"/>
        <w:rPr>
          <w:rFonts w:ascii="Times New Roman" w:eastAsia="Times New Roman" w:hAnsi="Times New Roman"/>
        </w:rPr>
      </w:pPr>
    </w:p>
    <w:p w14:paraId="12BD613A" w14:textId="0647976F" w:rsidR="00524BAE" w:rsidRDefault="00524BAE" w:rsidP="00EB596A">
      <w:pPr>
        <w:jc w:val="center"/>
        <w:rPr>
          <w:rFonts w:ascii="Times New Roman" w:eastAsia="Times New Roman" w:hAnsi="Times New Roman"/>
        </w:rPr>
      </w:pPr>
    </w:p>
    <w:p w14:paraId="03893AFF" w14:textId="42A8E88E" w:rsidR="00524BAE" w:rsidRDefault="00524BAE" w:rsidP="00EB596A">
      <w:pPr>
        <w:jc w:val="center"/>
        <w:rPr>
          <w:rFonts w:ascii="Times New Roman" w:eastAsia="Times New Roman" w:hAnsi="Times New Roman"/>
        </w:rPr>
      </w:pPr>
    </w:p>
    <w:p w14:paraId="64EE77F6" w14:textId="2B7CF32F" w:rsidR="00524BAE" w:rsidRDefault="00524BAE" w:rsidP="00EB596A">
      <w:pPr>
        <w:jc w:val="center"/>
        <w:rPr>
          <w:rFonts w:ascii="Times New Roman" w:eastAsia="Times New Roman" w:hAnsi="Times New Roman"/>
        </w:rPr>
      </w:pPr>
    </w:p>
    <w:p w14:paraId="738A0B3E" w14:textId="11DE3A12" w:rsidR="00524BAE" w:rsidRDefault="00524BAE" w:rsidP="00EB596A">
      <w:pPr>
        <w:jc w:val="center"/>
        <w:rPr>
          <w:rFonts w:ascii="Times New Roman" w:eastAsia="Times New Roman" w:hAnsi="Times New Roman"/>
        </w:rPr>
      </w:pPr>
    </w:p>
    <w:p w14:paraId="1566716D" w14:textId="161A0E82" w:rsidR="00524BAE" w:rsidRDefault="00524BAE" w:rsidP="00EB596A">
      <w:pPr>
        <w:jc w:val="center"/>
        <w:rPr>
          <w:rFonts w:ascii="Times New Roman" w:eastAsia="Times New Roman" w:hAnsi="Times New Roman"/>
        </w:rPr>
      </w:pPr>
    </w:p>
    <w:p w14:paraId="00AB55A4" w14:textId="480121D6" w:rsidR="00524BAE" w:rsidRDefault="00524BAE" w:rsidP="00EB596A">
      <w:pPr>
        <w:jc w:val="center"/>
        <w:rPr>
          <w:rFonts w:ascii="Times New Roman" w:eastAsia="Times New Roman" w:hAnsi="Times New Roman"/>
        </w:rPr>
      </w:pPr>
    </w:p>
    <w:p w14:paraId="6E7BDD7E" w14:textId="20ED0C68" w:rsidR="00524BAE" w:rsidRDefault="00524BAE" w:rsidP="00EB596A">
      <w:pPr>
        <w:jc w:val="center"/>
        <w:rPr>
          <w:rFonts w:ascii="Times New Roman" w:eastAsia="Times New Roman" w:hAnsi="Times New Roman"/>
        </w:rPr>
      </w:pPr>
    </w:p>
    <w:p w14:paraId="4101BF55" w14:textId="7B15F9A4" w:rsidR="00524BAE" w:rsidRDefault="00524BAE" w:rsidP="00EB596A">
      <w:pPr>
        <w:jc w:val="center"/>
        <w:rPr>
          <w:rFonts w:ascii="Times New Roman" w:eastAsia="Times New Roman" w:hAnsi="Times New Roman"/>
        </w:rPr>
      </w:pPr>
    </w:p>
    <w:p w14:paraId="08B66E7B" w14:textId="59B91AA1" w:rsidR="00524BAE" w:rsidRDefault="00524BAE" w:rsidP="00EB596A">
      <w:pPr>
        <w:jc w:val="center"/>
        <w:rPr>
          <w:rFonts w:ascii="Times New Roman" w:eastAsia="Times New Roman" w:hAnsi="Times New Roman"/>
        </w:rPr>
      </w:pPr>
    </w:p>
    <w:p w14:paraId="2D3F8A4D" w14:textId="79A97074" w:rsidR="00524BAE" w:rsidRDefault="00524BAE" w:rsidP="00EB596A">
      <w:pPr>
        <w:jc w:val="center"/>
        <w:rPr>
          <w:rFonts w:ascii="Times New Roman" w:eastAsia="Times New Roman" w:hAnsi="Times New Roman"/>
        </w:rPr>
      </w:pPr>
    </w:p>
    <w:sdt>
      <w:sdtPr>
        <w:rPr>
          <w:rFonts w:ascii="Calibri" w:eastAsia="Calibri" w:hAnsi="Calibri" w:cs="Arial"/>
          <w:color w:val="auto"/>
          <w:sz w:val="24"/>
          <w:szCs w:val="20"/>
          <w:lang w:val="en-IE" w:eastAsia="en-IE"/>
        </w:rPr>
        <w:id w:val="-1064797479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0882CD06" w14:textId="47031C52" w:rsidR="003821F8" w:rsidRDefault="003821F8">
          <w:pPr>
            <w:pStyle w:val="TOCHeading"/>
          </w:pPr>
          <w:r>
            <w:t>Contents</w:t>
          </w:r>
        </w:p>
        <w:p w14:paraId="57BD27EE" w14:textId="78810D0A" w:rsidR="003E4E45" w:rsidRDefault="003821F8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szCs w:val="24"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6590497" w:history="1">
            <w:r w:rsidR="003E4E45" w:rsidRPr="00D0054B">
              <w:rPr>
                <w:rStyle w:val="Hyperlink"/>
                <w:noProof/>
              </w:rPr>
              <w:t>Q1) Define the following?</w:t>
            </w:r>
            <w:r w:rsidR="003E4E45">
              <w:rPr>
                <w:noProof/>
                <w:webHidden/>
              </w:rPr>
              <w:tab/>
            </w:r>
            <w:r w:rsidR="003E4E45">
              <w:rPr>
                <w:noProof/>
                <w:webHidden/>
              </w:rPr>
              <w:fldChar w:fldCharType="begin"/>
            </w:r>
            <w:r w:rsidR="003E4E45">
              <w:rPr>
                <w:noProof/>
                <w:webHidden/>
              </w:rPr>
              <w:instrText xml:space="preserve"> PAGEREF _Toc56590497 \h </w:instrText>
            </w:r>
            <w:r w:rsidR="003E4E45">
              <w:rPr>
                <w:noProof/>
                <w:webHidden/>
              </w:rPr>
            </w:r>
            <w:r w:rsidR="003E4E45">
              <w:rPr>
                <w:noProof/>
                <w:webHidden/>
              </w:rPr>
              <w:fldChar w:fldCharType="separate"/>
            </w:r>
            <w:r w:rsidR="003E4E45">
              <w:rPr>
                <w:noProof/>
                <w:webHidden/>
              </w:rPr>
              <w:t>4</w:t>
            </w:r>
            <w:r w:rsidR="003E4E45">
              <w:rPr>
                <w:noProof/>
                <w:webHidden/>
              </w:rPr>
              <w:fldChar w:fldCharType="end"/>
            </w:r>
          </w:hyperlink>
        </w:p>
        <w:p w14:paraId="0EB1A93C" w14:textId="4E56D845" w:rsidR="003E4E45" w:rsidRDefault="001423A7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szCs w:val="24"/>
              <w:lang w:eastAsia="en-GB"/>
            </w:rPr>
          </w:pPr>
          <w:hyperlink w:anchor="_Toc56590498" w:history="1">
            <w:r w:rsidR="003E4E45" w:rsidRPr="00D0054B">
              <w:rPr>
                <w:rStyle w:val="Hyperlink"/>
                <w:noProof/>
              </w:rPr>
              <w:t>Define Data sampling and its steps with examples?</w:t>
            </w:r>
            <w:r w:rsidR="003E4E45">
              <w:rPr>
                <w:noProof/>
                <w:webHidden/>
              </w:rPr>
              <w:tab/>
            </w:r>
            <w:r w:rsidR="003E4E45">
              <w:rPr>
                <w:noProof/>
                <w:webHidden/>
              </w:rPr>
              <w:fldChar w:fldCharType="begin"/>
            </w:r>
            <w:r w:rsidR="003E4E45">
              <w:rPr>
                <w:noProof/>
                <w:webHidden/>
              </w:rPr>
              <w:instrText xml:space="preserve"> PAGEREF _Toc56590498 \h </w:instrText>
            </w:r>
            <w:r w:rsidR="003E4E45">
              <w:rPr>
                <w:noProof/>
                <w:webHidden/>
              </w:rPr>
            </w:r>
            <w:r w:rsidR="003E4E45">
              <w:rPr>
                <w:noProof/>
                <w:webHidden/>
              </w:rPr>
              <w:fldChar w:fldCharType="separate"/>
            </w:r>
            <w:r w:rsidR="003E4E45">
              <w:rPr>
                <w:noProof/>
                <w:webHidden/>
              </w:rPr>
              <w:t>4</w:t>
            </w:r>
            <w:r w:rsidR="003E4E45">
              <w:rPr>
                <w:noProof/>
                <w:webHidden/>
              </w:rPr>
              <w:fldChar w:fldCharType="end"/>
            </w:r>
          </w:hyperlink>
        </w:p>
        <w:p w14:paraId="50B6191F" w14:textId="7D7927B1" w:rsidR="003E4E45" w:rsidRDefault="001423A7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szCs w:val="24"/>
              <w:lang w:eastAsia="en-GB"/>
            </w:rPr>
          </w:pPr>
          <w:hyperlink w:anchor="_Toc56590499" w:history="1">
            <w:r w:rsidR="003E4E45" w:rsidRPr="00D0054B">
              <w:rPr>
                <w:rStyle w:val="Hyperlink"/>
                <w:noProof/>
              </w:rPr>
              <w:t>Define Decision tree, Information gain and Entropy?</w:t>
            </w:r>
            <w:r w:rsidR="003E4E45">
              <w:rPr>
                <w:noProof/>
                <w:webHidden/>
              </w:rPr>
              <w:tab/>
            </w:r>
            <w:r w:rsidR="003E4E45">
              <w:rPr>
                <w:noProof/>
                <w:webHidden/>
              </w:rPr>
              <w:fldChar w:fldCharType="begin"/>
            </w:r>
            <w:r w:rsidR="003E4E45">
              <w:rPr>
                <w:noProof/>
                <w:webHidden/>
              </w:rPr>
              <w:instrText xml:space="preserve"> PAGEREF _Toc56590499 \h </w:instrText>
            </w:r>
            <w:r w:rsidR="003E4E45">
              <w:rPr>
                <w:noProof/>
                <w:webHidden/>
              </w:rPr>
            </w:r>
            <w:r w:rsidR="003E4E45">
              <w:rPr>
                <w:noProof/>
                <w:webHidden/>
              </w:rPr>
              <w:fldChar w:fldCharType="separate"/>
            </w:r>
            <w:r w:rsidR="003E4E45">
              <w:rPr>
                <w:noProof/>
                <w:webHidden/>
              </w:rPr>
              <w:t>5</w:t>
            </w:r>
            <w:r w:rsidR="003E4E45">
              <w:rPr>
                <w:noProof/>
                <w:webHidden/>
              </w:rPr>
              <w:fldChar w:fldCharType="end"/>
            </w:r>
          </w:hyperlink>
        </w:p>
        <w:p w14:paraId="74EE882F" w14:textId="37D1E094" w:rsidR="003E4E45" w:rsidRDefault="001423A7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szCs w:val="24"/>
              <w:lang w:eastAsia="en-GB"/>
            </w:rPr>
          </w:pPr>
          <w:hyperlink w:anchor="_Toc56590500" w:history="1">
            <w:r w:rsidR="003E4E45" w:rsidRPr="00D0054B">
              <w:rPr>
                <w:rStyle w:val="Hyperlink"/>
                <w:noProof/>
              </w:rPr>
              <w:t>Define Chinese restaurant algorithm and Agglomerative Hierarchical Clustering with example?</w:t>
            </w:r>
            <w:r w:rsidR="003E4E45">
              <w:rPr>
                <w:noProof/>
                <w:webHidden/>
              </w:rPr>
              <w:tab/>
            </w:r>
            <w:r w:rsidR="003E4E45">
              <w:rPr>
                <w:noProof/>
                <w:webHidden/>
              </w:rPr>
              <w:fldChar w:fldCharType="begin"/>
            </w:r>
            <w:r w:rsidR="003E4E45">
              <w:rPr>
                <w:noProof/>
                <w:webHidden/>
              </w:rPr>
              <w:instrText xml:space="preserve"> PAGEREF _Toc56590500 \h </w:instrText>
            </w:r>
            <w:r w:rsidR="003E4E45">
              <w:rPr>
                <w:noProof/>
                <w:webHidden/>
              </w:rPr>
            </w:r>
            <w:r w:rsidR="003E4E45">
              <w:rPr>
                <w:noProof/>
                <w:webHidden/>
              </w:rPr>
              <w:fldChar w:fldCharType="separate"/>
            </w:r>
            <w:r w:rsidR="003E4E45">
              <w:rPr>
                <w:noProof/>
                <w:webHidden/>
              </w:rPr>
              <w:t>6</w:t>
            </w:r>
            <w:r w:rsidR="003E4E45">
              <w:rPr>
                <w:noProof/>
                <w:webHidden/>
              </w:rPr>
              <w:fldChar w:fldCharType="end"/>
            </w:r>
          </w:hyperlink>
        </w:p>
        <w:p w14:paraId="7DEB6FAD" w14:textId="21984DF3" w:rsidR="003E4E45" w:rsidRDefault="001423A7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 w:cstheme="minorBidi"/>
              <w:noProof/>
              <w:szCs w:val="24"/>
              <w:lang w:eastAsia="en-GB"/>
            </w:rPr>
          </w:pPr>
          <w:hyperlink w:anchor="_Toc56590501" w:history="1">
            <w:r w:rsidR="003E4E45" w:rsidRPr="00D0054B">
              <w:rPr>
                <w:rStyle w:val="Hyperlink"/>
                <w:noProof/>
              </w:rPr>
              <w:t>Q2 Program the following</w:t>
            </w:r>
            <w:r w:rsidR="003E4E45">
              <w:rPr>
                <w:noProof/>
                <w:webHidden/>
              </w:rPr>
              <w:tab/>
            </w:r>
            <w:r w:rsidR="003E4E45">
              <w:rPr>
                <w:noProof/>
                <w:webHidden/>
              </w:rPr>
              <w:fldChar w:fldCharType="begin"/>
            </w:r>
            <w:r w:rsidR="003E4E45">
              <w:rPr>
                <w:noProof/>
                <w:webHidden/>
              </w:rPr>
              <w:instrText xml:space="preserve"> PAGEREF _Toc56590501 \h </w:instrText>
            </w:r>
            <w:r w:rsidR="003E4E45">
              <w:rPr>
                <w:noProof/>
                <w:webHidden/>
              </w:rPr>
            </w:r>
            <w:r w:rsidR="003E4E45">
              <w:rPr>
                <w:noProof/>
                <w:webHidden/>
              </w:rPr>
              <w:fldChar w:fldCharType="separate"/>
            </w:r>
            <w:r w:rsidR="003E4E45">
              <w:rPr>
                <w:noProof/>
                <w:webHidden/>
              </w:rPr>
              <w:t>10</w:t>
            </w:r>
            <w:r w:rsidR="003E4E45">
              <w:rPr>
                <w:noProof/>
                <w:webHidden/>
              </w:rPr>
              <w:fldChar w:fldCharType="end"/>
            </w:r>
          </w:hyperlink>
        </w:p>
        <w:p w14:paraId="1D001B59" w14:textId="4C2842BF" w:rsidR="003821F8" w:rsidRDefault="003821F8">
          <w:r>
            <w:rPr>
              <w:b/>
              <w:bCs/>
              <w:noProof/>
            </w:rPr>
            <w:fldChar w:fldCharType="end"/>
          </w:r>
        </w:p>
      </w:sdtContent>
    </w:sdt>
    <w:p w14:paraId="744C1317" w14:textId="25854A6D" w:rsidR="00524BAE" w:rsidRDefault="00524BAE" w:rsidP="00EB596A">
      <w:pPr>
        <w:jc w:val="center"/>
        <w:rPr>
          <w:rFonts w:ascii="Times New Roman" w:eastAsia="Times New Roman" w:hAnsi="Times New Roman"/>
        </w:rPr>
      </w:pPr>
    </w:p>
    <w:p w14:paraId="0584EED3" w14:textId="57CAC31B" w:rsidR="00524BAE" w:rsidRDefault="00524BAE" w:rsidP="00EB596A">
      <w:pPr>
        <w:jc w:val="center"/>
        <w:rPr>
          <w:rFonts w:ascii="Times New Roman" w:eastAsia="Times New Roman" w:hAnsi="Times New Roman"/>
        </w:rPr>
      </w:pPr>
    </w:p>
    <w:p w14:paraId="0F5EF619" w14:textId="4913C8C4" w:rsidR="007003F0" w:rsidRDefault="007003F0" w:rsidP="007003F0"/>
    <w:p w14:paraId="1709DD13" w14:textId="7072DB85" w:rsidR="007003F0" w:rsidRDefault="007003F0" w:rsidP="007003F0"/>
    <w:p w14:paraId="015C714F" w14:textId="3613919D" w:rsidR="007003F0" w:rsidRDefault="007003F0" w:rsidP="007003F0"/>
    <w:p w14:paraId="27C5F659" w14:textId="3BE82162" w:rsidR="007003F0" w:rsidRDefault="007003F0" w:rsidP="007003F0"/>
    <w:p w14:paraId="53557894" w14:textId="00DE2E4D" w:rsidR="007003F0" w:rsidRDefault="007003F0" w:rsidP="007003F0"/>
    <w:p w14:paraId="66A2E4AF" w14:textId="2954E91E" w:rsidR="007003F0" w:rsidRDefault="007003F0" w:rsidP="007003F0"/>
    <w:p w14:paraId="397FE22A" w14:textId="34FC8DC0" w:rsidR="007003F0" w:rsidRDefault="007003F0" w:rsidP="007003F0"/>
    <w:p w14:paraId="57D6C927" w14:textId="57A1E4C7" w:rsidR="007003F0" w:rsidRDefault="007003F0" w:rsidP="007003F0"/>
    <w:p w14:paraId="78D294F5" w14:textId="6F4964A1" w:rsidR="007003F0" w:rsidRDefault="007003F0" w:rsidP="007003F0"/>
    <w:p w14:paraId="6DA67909" w14:textId="2D0E4095" w:rsidR="007003F0" w:rsidRDefault="007003F0" w:rsidP="007003F0"/>
    <w:p w14:paraId="16D04FB3" w14:textId="2D228F87" w:rsidR="007003F0" w:rsidRDefault="007003F0" w:rsidP="007003F0"/>
    <w:p w14:paraId="21E8FD18" w14:textId="4A3BD5D1" w:rsidR="007003F0" w:rsidRDefault="007003F0" w:rsidP="007003F0"/>
    <w:p w14:paraId="74869E12" w14:textId="6A325A36" w:rsidR="007003F0" w:rsidRDefault="007003F0" w:rsidP="007003F0"/>
    <w:p w14:paraId="28BBB6B7" w14:textId="3E9658FF" w:rsidR="007003F0" w:rsidRDefault="007003F0" w:rsidP="007003F0"/>
    <w:p w14:paraId="28E10A0D" w14:textId="6B024A3D" w:rsidR="007003F0" w:rsidRDefault="007003F0" w:rsidP="007003F0"/>
    <w:p w14:paraId="7CBAFCC5" w14:textId="05252139" w:rsidR="00F2511D" w:rsidRDefault="00F2511D" w:rsidP="003821F8"/>
    <w:p w14:paraId="7C784BF7" w14:textId="07145DEE" w:rsidR="00141E5F" w:rsidRDefault="00141E5F" w:rsidP="003821F8"/>
    <w:p w14:paraId="336417F4" w14:textId="21F7B0BA" w:rsidR="00141E5F" w:rsidRDefault="00141E5F" w:rsidP="003821F8"/>
    <w:p w14:paraId="3643952E" w14:textId="59BED5BC" w:rsidR="00141E5F" w:rsidRDefault="00141E5F" w:rsidP="003821F8"/>
    <w:p w14:paraId="091A66D7" w14:textId="54E7FBE7" w:rsidR="00141E5F" w:rsidRDefault="00141E5F" w:rsidP="003821F8"/>
    <w:p w14:paraId="62B7B6CA" w14:textId="3CEC5679" w:rsidR="00141E5F" w:rsidRDefault="00141E5F" w:rsidP="003821F8"/>
    <w:p w14:paraId="51BE39CC" w14:textId="09BC18C9" w:rsidR="00141E5F" w:rsidRDefault="00141E5F" w:rsidP="003821F8"/>
    <w:p w14:paraId="100F8A0D" w14:textId="3F2FBC96" w:rsidR="00141E5F" w:rsidRDefault="00141E5F" w:rsidP="003821F8"/>
    <w:p w14:paraId="2562923F" w14:textId="519146DD" w:rsidR="00141E5F" w:rsidRDefault="00141E5F" w:rsidP="003821F8"/>
    <w:p w14:paraId="4D586D2B" w14:textId="5460DF24" w:rsidR="00141E5F" w:rsidRDefault="00141E5F" w:rsidP="003821F8"/>
    <w:p w14:paraId="235D3DB9" w14:textId="4B15AD49" w:rsidR="00141E5F" w:rsidRDefault="00141E5F" w:rsidP="003821F8"/>
    <w:p w14:paraId="19A5A383" w14:textId="027E91D7" w:rsidR="00141E5F" w:rsidRDefault="00141E5F" w:rsidP="003821F8"/>
    <w:p w14:paraId="4CAD8FE4" w14:textId="3975ECCE" w:rsidR="00141E5F" w:rsidRDefault="00141E5F" w:rsidP="003821F8"/>
    <w:p w14:paraId="7C0A768B" w14:textId="3872BF4A" w:rsidR="00141E5F" w:rsidRDefault="00141E5F" w:rsidP="003821F8"/>
    <w:p w14:paraId="2521390D" w14:textId="06965FEC" w:rsidR="00141E5F" w:rsidRDefault="00141E5F" w:rsidP="003821F8"/>
    <w:p w14:paraId="51EA9D0D" w14:textId="3097DE08" w:rsidR="00141E5F" w:rsidRDefault="00141E5F" w:rsidP="003821F8"/>
    <w:p w14:paraId="4D2D985F" w14:textId="693B4894" w:rsidR="00141E5F" w:rsidRDefault="00141E5F" w:rsidP="003821F8"/>
    <w:p w14:paraId="225C4E54" w14:textId="4A35A9F5" w:rsidR="00141E5F" w:rsidRDefault="00141E5F" w:rsidP="003821F8"/>
    <w:p w14:paraId="07C5F3C0" w14:textId="5024B4C3" w:rsidR="00141E5F" w:rsidRDefault="00141E5F" w:rsidP="003821F8"/>
    <w:p w14:paraId="2B377688" w14:textId="09CB0325" w:rsidR="00141E5F" w:rsidRDefault="00141E5F" w:rsidP="003821F8"/>
    <w:p w14:paraId="4C445DB6" w14:textId="75CBDC97" w:rsidR="00141E5F" w:rsidRDefault="00141E5F" w:rsidP="003821F8"/>
    <w:p w14:paraId="28DA8604" w14:textId="6254165A" w:rsidR="00141E5F" w:rsidRDefault="00141E5F" w:rsidP="003821F8"/>
    <w:p w14:paraId="4EEA5ECD" w14:textId="1043ABBA" w:rsidR="00141E5F" w:rsidRDefault="00141E5F" w:rsidP="003821F8"/>
    <w:p w14:paraId="0F1FBC77" w14:textId="4F8DD60E" w:rsidR="00141E5F" w:rsidRDefault="00141E5F" w:rsidP="003821F8"/>
    <w:p w14:paraId="0F59B31A" w14:textId="7F38A204" w:rsidR="00141E5F" w:rsidRDefault="00141E5F" w:rsidP="003821F8"/>
    <w:p w14:paraId="3AAC6EC9" w14:textId="0422EE43" w:rsidR="00141E5F" w:rsidRDefault="00141E5F" w:rsidP="003821F8"/>
    <w:p w14:paraId="4B1B40A1" w14:textId="6F8B347B" w:rsidR="00141E5F" w:rsidRDefault="00141E5F" w:rsidP="003821F8"/>
    <w:p w14:paraId="1CDC80CA" w14:textId="5245776F" w:rsidR="00141E5F" w:rsidRDefault="00141E5F" w:rsidP="003821F8"/>
    <w:p w14:paraId="4E03C40D" w14:textId="2CC051C5" w:rsidR="00141E5F" w:rsidRDefault="00141E5F" w:rsidP="00141E5F">
      <w:pPr>
        <w:pStyle w:val="Heading1"/>
      </w:pPr>
      <w:bookmarkStart w:id="0" w:name="_Toc56590497"/>
      <w:r>
        <w:t>Q1) Define the following?</w:t>
      </w:r>
      <w:bookmarkEnd w:id="0"/>
    </w:p>
    <w:p w14:paraId="690DC0F0" w14:textId="4FAFB73D" w:rsidR="00141E5F" w:rsidRDefault="00141E5F" w:rsidP="00141E5F"/>
    <w:p w14:paraId="23158943" w14:textId="142F6D8F" w:rsidR="00141E5F" w:rsidRDefault="00141E5F" w:rsidP="00141E5F">
      <w:pPr>
        <w:pStyle w:val="Heading2"/>
      </w:pPr>
      <w:bookmarkStart w:id="1" w:name="_Toc56590498"/>
      <w:r>
        <w:t>Define Data sampling and its steps with examples?</w:t>
      </w:r>
      <w:bookmarkEnd w:id="1"/>
    </w:p>
    <w:p w14:paraId="7A8AB5C7" w14:textId="366C814A" w:rsidR="00141E5F" w:rsidRDefault="00141E5F" w:rsidP="00141E5F"/>
    <w:p w14:paraId="560CD699" w14:textId="07E2E102" w:rsidR="003E4668" w:rsidRPr="003E4668" w:rsidRDefault="00620F62" w:rsidP="003E4668">
      <w:r>
        <w:t>It i</w:t>
      </w:r>
      <w:r w:rsidR="00141E5F">
        <w:t xml:space="preserve">s a statistical technique used to analyse </w:t>
      </w:r>
      <w:r w:rsidR="00D253BF">
        <w:t>a subset of a dataset to discover</w:t>
      </w:r>
      <w:r w:rsidR="00141E5F">
        <w:t xml:space="preserve"> patterns and trends</w:t>
      </w:r>
      <w:r w:rsidR="00DC0BE0">
        <w:t xml:space="preserve"> </w:t>
      </w:r>
      <w:r w:rsidR="00DC0BE0" w:rsidRPr="00DC0BE0">
        <w:t>in the larger data</w:t>
      </w:r>
      <w:r w:rsidR="00D253BF">
        <w:t xml:space="preserve"> set</w:t>
      </w:r>
      <w:r w:rsidR="00DC0BE0">
        <w:t xml:space="preserve">. It allows </w:t>
      </w:r>
      <w:r w:rsidR="003E4668">
        <w:t xml:space="preserve">data </w:t>
      </w:r>
      <w:r w:rsidR="00DC0BE0">
        <w:t xml:space="preserve">analysts to work with a </w:t>
      </w:r>
      <w:r w:rsidR="003E4668">
        <w:t xml:space="preserve">more manageable </w:t>
      </w:r>
      <w:r w:rsidR="00DC0BE0">
        <w:t xml:space="preserve">amount of data to build and run analytical models more </w:t>
      </w:r>
      <w:r w:rsidR="003E4668">
        <w:t>efficiently</w:t>
      </w:r>
      <w:r w:rsidR="003E4668" w:rsidRPr="003E4668">
        <w:rPr>
          <w:rFonts w:ascii="Arial" w:eastAsia="Times New Roman" w:hAnsi="Arial"/>
          <w:color w:val="6C6C6C"/>
          <w:sz w:val="27"/>
          <w:szCs w:val="27"/>
          <w:shd w:val="clear" w:color="auto" w:fill="FFFFFF"/>
          <w:lang w:eastAsia="en-GB"/>
        </w:rPr>
        <w:t xml:space="preserve"> </w:t>
      </w:r>
      <w:r w:rsidR="003E4668" w:rsidRPr="003E4668">
        <w:t xml:space="preserve">while still producing accurate </w:t>
      </w:r>
      <w:r w:rsidR="003E4668">
        <w:t>results</w:t>
      </w:r>
      <w:r w:rsidR="003E4668" w:rsidRPr="003E4668">
        <w:t>.</w:t>
      </w:r>
      <w:r w:rsidR="003E4668">
        <w:t xml:space="preserve"> They are </w:t>
      </w:r>
      <w:r w:rsidR="003E4668" w:rsidRPr="003E4668">
        <w:t>particularly useful with data sets that are too large</w:t>
      </w:r>
      <w:r w:rsidR="003E4668">
        <w:t xml:space="preserve"> and analysing a sample is more cost effective then surveying the entire dataset.</w:t>
      </w:r>
    </w:p>
    <w:p w14:paraId="7BA8C03B" w14:textId="45919C80" w:rsidR="00141E5F" w:rsidRPr="00141E5F" w:rsidRDefault="00DC0BE0" w:rsidP="00141E5F">
      <w:r>
        <w:t xml:space="preserve"> </w:t>
      </w:r>
      <w:r>
        <w:fldChar w:fldCharType="begin"/>
      </w:r>
      <w:r w:rsidR="00C356C6">
        <w:instrText xml:space="preserve"> ADDIN ZOTERO_ITEM CSL_CITATION {"citationID":"PJ5cZ1W4","properties":{"formattedCitation":"(\\uc0\\u8220{}What is data sampling?,\\uc0\\u8221{} n.d.)","plainCitation":"(“What is data sampling?,” n.d.)","noteIndex":0},"citationItems":[{"id":"UtFB9N5J/ejYEQ5iK","uris":["http://zotero.org/users/local/59egUGLs/items/Y9EBWPE3"],"uri":["http://zotero.org/users/local/59egUGLs/items/Y9EBWPE3"],"itemData":{"id":19,"type":"webpage","abstract":"Data sampling is an analytical technique used to define, extract and analyze a subset of data in order to determine qualities about or predict trends about the larger data set. Learn more about data sampling, data collection and analysis.","container-title":"SearchBusinessAnalytics","language":"en","title":"What is data sampling? - Definition from WhatIs.com","title-short":"What is data sampling?","URL":"https://searchbusinessanalytics.techtarget.com/definition/data-sampling","accessed":{"date-parts":[["2020",11,3]]}}}],"schema":"https://github.com/citation-style-language/schema/raw/master/csl-citation.json"} </w:instrText>
      </w:r>
      <w:r>
        <w:fldChar w:fldCharType="separate"/>
      </w:r>
      <w:r w:rsidRPr="00DC0BE0">
        <w:rPr>
          <w:rFonts w:cs="Calibri"/>
          <w:szCs w:val="24"/>
        </w:rPr>
        <w:t>(“What is data sampling?,” n.d.)</w:t>
      </w:r>
      <w:r>
        <w:fldChar w:fldCharType="end"/>
      </w:r>
    </w:p>
    <w:p w14:paraId="53004DDE" w14:textId="20C30479" w:rsidR="00141E5F" w:rsidRDefault="00141E5F" w:rsidP="00141E5F"/>
    <w:p w14:paraId="39E10366" w14:textId="77777777" w:rsidR="0084208A" w:rsidRPr="00DC0BE0" w:rsidRDefault="0084208A" w:rsidP="0084208A">
      <w:r>
        <w:rPr>
          <w:b/>
          <w:bCs/>
        </w:rPr>
        <w:t xml:space="preserve">Methods: </w:t>
      </w:r>
      <w:r w:rsidRPr="00DC0BE0">
        <w:t>Probability sampling</w:t>
      </w:r>
      <w:r>
        <w:t xml:space="preserve"> and </w:t>
      </w:r>
      <w:r w:rsidRPr="00DC0BE0">
        <w:t>non-probabilistic sampling</w:t>
      </w:r>
    </w:p>
    <w:p w14:paraId="748F55F1" w14:textId="77777777" w:rsidR="0084208A" w:rsidRDefault="0084208A" w:rsidP="00141E5F"/>
    <w:p w14:paraId="6A8FE522" w14:textId="524CBDD5" w:rsidR="00DC0BE0" w:rsidRPr="00DC0BE0" w:rsidRDefault="0084208A" w:rsidP="00141E5F">
      <w:r w:rsidRPr="0084208A">
        <w:rPr>
          <w:b/>
          <w:bCs/>
        </w:rPr>
        <w:t>Probability Sampling Methods</w:t>
      </w:r>
      <w:r w:rsidR="00DC0BE0">
        <w:rPr>
          <w:b/>
          <w:bCs/>
        </w:rPr>
        <w:t>:</w:t>
      </w:r>
      <w:r w:rsidR="00DC0BE0">
        <w:t xml:space="preserve"> </w:t>
      </w:r>
      <w:r w:rsidR="00DC0BE0" w:rsidRPr="00DC0BE0">
        <w:t>Simple random sampling</w:t>
      </w:r>
      <w:r w:rsidR="00DC0BE0">
        <w:t xml:space="preserve">, </w:t>
      </w:r>
      <w:r w:rsidR="00DC0BE0" w:rsidRPr="00DC0BE0">
        <w:t>Stratified sampling</w:t>
      </w:r>
      <w:r w:rsidR="00DC0BE0">
        <w:t xml:space="preserve">, </w:t>
      </w:r>
      <w:r w:rsidR="00DC0BE0" w:rsidRPr="00DC0BE0">
        <w:t>Cluster sampling</w:t>
      </w:r>
      <w:r>
        <w:t xml:space="preserve"> </w:t>
      </w:r>
      <w:r w:rsidR="00DC0BE0">
        <w:t xml:space="preserve">and </w:t>
      </w:r>
      <w:r w:rsidR="00DC0BE0" w:rsidRPr="00DC0BE0">
        <w:t>Systematic sampling</w:t>
      </w:r>
      <w:r w:rsidR="00DC0BE0">
        <w:t>.</w:t>
      </w:r>
    </w:p>
    <w:p w14:paraId="4CEC9663" w14:textId="2B522018" w:rsidR="00DC0BE0" w:rsidRDefault="00DC0BE0" w:rsidP="00141E5F">
      <w:pPr>
        <w:rPr>
          <w:b/>
          <w:bCs/>
        </w:rPr>
      </w:pPr>
    </w:p>
    <w:p w14:paraId="08A6012E" w14:textId="5588E6E0" w:rsidR="00DC0BE0" w:rsidRPr="00DC0BE0" w:rsidRDefault="0084208A" w:rsidP="00141E5F">
      <w:r w:rsidRPr="0084208A">
        <w:rPr>
          <w:b/>
          <w:bCs/>
        </w:rPr>
        <w:t>Non-Probability Sampling Methods</w:t>
      </w:r>
      <w:r w:rsidR="00DC0BE0">
        <w:rPr>
          <w:b/>
          <w:bCs/>
        </w:rPr>
        <w:t xml:space="preserve">: </w:t>
      </w:r>
      <w:r w:rsidRPr="0084208A">
        <w:t>Convenience sampling</w:t>
      </w:r>
      <w:r>
        <w:t xml:space="preserve">, </w:t>
      </w:r>
      <w:r w:rsidRPr="0084208A">
        <w:t>Quota sampling</w:t>
      </w:r>
      <w:r>
        <w:t xml:space="preserve">, </w:t>
      </w:r>
      <w:r w:rsidRPr="0084208A">
        <w:t>Judgement (or Purposive) Sampling</w:t>
      </w:r>
      <w:r>
        <w:t xml:space="preserve">, </w:t>
      </w:r>
      <w:r w:rsidRPr="0084208A">
        <w:t>Snowball sampling</w:t>
      </w:r>
      <w:r>
        <w:t xml:space="preserve"> and </w:t>
      </w:r>
      <w:r w:rsidRPr="0084208A">
        <w:t>Bias in sampling</w:t>
      </w:r>
    </w:p>
    <w:p w14:paraId="2E665A2C" w14:textId="279E1E35" w:rsidR="00141E5F" w:rsidRDefault="00141E5F" w:rsidP="00141E5F"/>
    <w:p w14:paraId="7E6414C3" w14:textId="3FFC93DD" w:rsidR="00DC0BE0" w:rsidRDefault="0084208A" w:rsidP="00DC0BE0">
      <w:pPr>
        <w:rPr>
          <w:u w:val="single"/>
        </w:rPr>
      </w:pPr>
      <w:r w:rsidRPr="0084208A">
        <w:rPr>
          <w:u w:val="single"/>
        </w:rPr>
        <w:t>Simple Random Sampling</w:t>
      </w:r>
    </w:p>
    <w:p w14:paraId="57C14B0B" w14:textId="2D68C2F5" w:rsidR="0084208A" w:rsidRDefault="0084208A" w:rsidP="00DC0BE0">
      <w:pPr>
        <w:rPr>
          <w:u w:val="single"/>
        </w:rPr>
      </w:pPr>
    </w:p>
    <w:p w14:paraId="270C024E" w14:textId="3A999F32" w:rsidR="0084208A" w:rsidRDefault="0084208A" w:rsidP="00DC0BE0">
      <w:r>
        <w:t>Each member of the population has the same probability of being chosen</w:t>
      </w:r>
    </w:p>
    <w:p w14:paraId="327D0905" w14:textId="01CFE614" w:rsidR="0084208A" w:rsidRDefault="0084208A" w:rsidP="00DC0BE0"/>
    <w:p w14:paraId="1FBA37E7" w14:textId="48C048D0" w:rsidR="0084208A" w:rsidRDefault="00BD4221" w:rsidP="00DC0BE0">
      <w:r>
        <w:lastRenderedPageBreak/>
        <w:t>The code below generates 1000 sample points</w:t>
      </w:r>
    </w:p>
    <w:p w14:paraId="13B6259D" w14:textId="4DCDA78A" w:rsidR="00BD4221" w:rsidRDefault="00BD4221" w:rsidP="00DC0BE0"/>
    <w:p w14:paraId="65A1391D" w14:textId="6FE3761D" w:rsidR="00BD4221" w:rsidRDefault="00BD4221" w:rsidP="00DC0BE0">
      <w:pPr>
        <w:rPr>
          <w:rFonts w:ascii="Courier New" w:hAnsi="Courier New" w:cs="Courier New"/>
          <w:color w:val="292929"/>
          <w:spacing w:val="-5"/>
          <w:shd w:val="clear" w:color="auto" w:fill="F2F2F2"/>
        </w:rPr>
      </w:pPr>
      <w:proofErr w:type="spellStart"/>
      <w:r>
        <w:rPr>
          <w:rFonts w:ascii="Courier New" w:hAnsi="Courier New" w:cs="Courier New"/>
          <w:color w:val="292929"/>
          <w:spacing w:val="-5"/>
          <w:shd w:val="clear" w:color="auto" w:fill="F2F2F2"/>
        </w:rPr>
        <w:t>Sample_df</w:t>
      </w:r>
      <w:proofErr w:type="spellEnd"/>
      <w:r>
        <w:rPr>
          <w:rFonts w:ascii="Courier New" w:hAnsi="Courier New" w:cs="Courier New"/>
          <w:color w:val="292929"/>
          <w:spacing w:val="-5"/>
          <w:shd w:val="clear" w:color="auto" w:fill="F2F2F2"/>
        </w:rPr>
        <w:t xml:space="preserve"> = </w:t>
      </w:r>
      <w:proofErr w:type="spellStart"/>
      <w:r>
        <w:rPr>
          <w:rFonts w:ascii="Courier New" w:hAnsi="Courier New" w:cs="Courier New"/>
          <w:color w:val="292929"/>
          <w:spacing w:val="-5"/>
          <w:shd w:val="clear" w:color="auto" w:fill="F2F2F2"/>
        </w:rPr>
        <w:t>df.sample</w:t>
      </w:r>
      <w:proofErr w:type="spellEnd"/>
      <w:r>
        <w:rPr>
          <w:rFonts w:ascii="Courier New" w:hAnsi="Courier New" w:cs="Courier New"/>
          <w:color w:val="292929"/>
          <w:spacing w:val="-5"/>
          <w:shd w:val="clear" w:color="auto" w:fill="F2F2F2"/>
        </w:rPr>
        <w:t>(1000)</w:t>
      </w:r>
    </w:p>
    <w:p w14:paraId="0437237C" w14:textId="52590F1B" w:rsidR="00BD4221" w:rsidRDefault="00BD4221" w:rsidP="00DC0BE0">
      <w:pPr>
        <w:rPr>
          <w:rFonts w:ascii="Courier New" w:hAnsi="Courier New" w:cs="Courier New"/>
          <w:color w:val="292929"/>
          <w:spacing w:val="-5"/>
          <w:shd w:val="clear" w:color="auto" w:fill="F2F2F2"/>
        </w:rPr>
      </w:pPr>
    </w:p>
    <w:p w14:paraId="3DA56E74" w14:textId="0E8B2459" w:rsidR="00BD4221" w:rsidRDefault="00BD4221" w:rsidP="00DC0BE0">
      <w:pPr>
        <w:rPr>
          <w:rFonts w:ascii="Courier New" w:hAnsi="Courier New" w:cs="Courier New"/>
          <w:color w:val="292929"/>
          <w:spacing w:val="-5"/>
          <w:shd w:val="clear" w:color="auto" w:fill="F2F2F2"/>
        </w:rPr>
      </w:pPr>
    </w:p>
    <w:p w14:paraId="0AFE1365" w14:textId="43D1B87D" w:rsidR="00BD4221" w:rsidRPr="00BD4221" w:rsidRDefault="00BD4221" w:rsidP="00DC0BE0">
      <w:pPr>
        <w:rPr>
          <w:u w:val="single"/>
        </w:rPr>
      </w:pPr>
      <w:r w:rsidRPr="00BD4221">
        <w:rPr>
          <w:u w:val="single"/>
        </w:rPr>
        <w:t>Stratified Sampling</w:t>
      </w:r>
    </w:p>
    <w:p w14:paraId="46A65E06" w14:textId="5F9F642E" w:rsidR="00DC0BE0" w:rsidRDefault="00DC0BE0" w:rsidP="00DC0BE0"/>
    <w:p w14:paraId="00D33193" w14:textId="4786237E" w:rsidR="00BD4221" w:rsidRDefault="00BD4221" w:rsidP="00DC0BE0">
      <w:r>
        <w:t>Say there is an election and we need to estimate the average number of votes for each candidate. There are our three towns:</w:t>
      </w:r>
    </w:p>
    <w:p w14:paraId="000C7C35" w14:textId="7A05B226" w:rsidR="00BD4221" w:rsidRDefault="00BD4221" w:rsidP="00DC0BE0"/>
    <w:p w14:paraId="47906526" w14:textId="2031F395" w:rsidR="00BD4221" w:rsidRDefault="00BD4221" w:rsidP="00DC0BE0">
      <w:r>
        <w:t xml:space="preserve">Town 1: population = </w:t>
      </w:r>
      <w:r w:rsidR="00B750E4">
        <w:t>1</w:t>
      </w:r>
      <w:r>
        <w:t>00,000</w:t>
      </w:r>
    </w:p>
    <w:p w14:paraId="5866D03C" w14:textId="237A08F3" w:rsidR="00BD4221" w:rsidRDefault="00BD4221" w:rsidP="00DC0BE0">
      <w:r>
        <w:t xml:space="preserve">Town 2: population = </w:t>
      </w:r>
      <w:r w:rsidR="00B750E4">
        <w:t>3</w:t>
      </w:r>
      <w:r>
        <w:t>00,000</w:t>
      </w:r>
    </w:p>
    <w:p w14:paraId="72F32690" w14:textId="3491060C" w:rsidR="00BD4221" w:rsidRDefault="00BD4221" w:rsidP="00BD4221">
      <w:r>
        <w:t xml:space="preserve">Town 3: population = </w:t>
      </w:r>
      <w:r w:rsidR="00B750E4">
        <w:t>4</w:t>
      </w:r>
      <w:r>
        <w:t>00,000</w:t>
      </w:r>
    </w:p>
    <w:p w14:paraId="08990F78" w14:textId="30287E95" w:rsidR="00BD4221" w:rsidRDefault="00BD4221" w:rsidP="00DC0BE0"/>
    <w:p w14:paraId="1C8CDCBE" w14:textId="6E33D03D" w:rsidR="00B750E4" w:rsidRDefault="00B750E4" w:rsidP="00DC0BE0">
      <w:r>
        <w:t>We are looking for a sample size of 800</w:t>
      </w:r>
    </w:p>
    <w:p w14:paraId="6F2C584B" w14:textId="25DEB1AA" w:rsidR="00DC0BE0" w:rsidRDefault="00BD4221" w:rsidP="00DC0BE0">
      <w:r>
        <w:t>Instead of taking a sample size for the entire population</w:t>
      </w:r>
      <w:r w:rsidR="00620F62">
        <w:t>,</w:t>
      </w:r>
      <w:r>
        <w:t xml:space="preserve"> </w:t>
      </w:r>
      <w:r w:rsidR="00B750E4">
        <w:t>we can choose to take a sample of 100, 300 and 400, respectively. This will produce a smaller error in estimation because it removes the bias.</w:t>
      </w:r>
    </w:p>
    <w:p w14:paraId="3AB7CF0B" w14:textId="7D112A49" w:rsidR="00DC0BE0" w:rsidRDefault="00DC0BE0" w:rsidP="00DC0BE0"/>
    <w:p w14:paraId="16902C0E" w14:textId="4C40E434" w:rsidR="00B750E4" w:rsidRDefault="005508F7" w:rsidP="00DC0BE0">
      <w:pPr>
        <w:rPr>
          <w:b/>
          <w:bCs/>
        </w:rPr>
      </w:pPr>
      <w:r>
        <w:rPr>
          <w:b/>
          <w:bCs/>
        </w:rPr>
        <w:t>Steps:</w:t>
      </w:r>
    </w:p>
    <w:p w14:paraId="45CF1549" w14:textId="5B5FEC31" w:rsidR="005508F7" w:rsidRDefault="005508F7" w:rsidP="005508F7">
      <w:pPr>
        <w:rPr>
          <w:b/>
          <w:bCs/>
        </w:rPr>
      </w:pPr>
    </w:p>
    <w:p w14:paraId="09F4F91C" w14:textId="2253DC7A" w:rsidR="005508F7" w:rsidRDefault="005508F7" w:rsidP="005508F7">
      <w:pPr>
        <w:pStyle w:val="ListParagraph"/>
        <w:numPr>
          <w:ilvl w:val="0"/>
          <w:numId w:val="19"/>
        </w:numPr>
      </w:pPr>
      <w:r w:rsidRPr="005508F7">
        <w:t>Selecting the sampling technique to be executed</w:t>
      </w:r>
    </w:p>
    <w:p w14:paraId="09186835" w14:textId="5870512A" w:rsidR="005508F7" w:rsidRDefault="005508F7" w:rsidP="005508F7">
      <w:pPr>
        <w:pStyle w:val="ListParagraph"/>
        <w:numPr>
          <w:ilvl w:val="0"/>
          <w:numId w:val="19"/>
        </w:numPr>
      </w:pPr>
      <w:r>
        <w:t>Define parameters</w:t>
      </w:r>
    </w:p>
    <w:p w14:paraId="67E69491" w14:textId="4BF96098" w:rsidR="005508F7" w:rsidRPr="005508F7" w:rsidRDefault="005508F7" w:rsidP="005508F7">
      <w:pPr>
        <w:pStyle w:val="ListParagraph"/>
        <w:numPr>
          <w:ilvl w:val="0"/>
          <w:numId w:val="19"/>
        </w:numPr>
      </w:pPr>
      <w:r>
        <w:t>Execute a report</w:t>
      </w:r>
    </w:p>
    <w:p w14:paraId="532247ED" w14:textId="063E0ACB" w:rsidR="00DC0BE0" w:rsidRDefault="00DC0BE0" w:rsidP="00DC0BE0"/>
    <w:p w14:paraId="1530B264" w14:textId="12F4A543" w:rsidR="005508F7" w:rsidRDefault="005508F7" w:rsidP="005508F7">
      <w:pPr>
        <w:pStyle w:val="Heading2"/>
      </w:pPr>
      <w:bookmarkStart w:id="2" w:name="_Toc56590499"/>
      <w:r>
        <w:t>Define Decision tree, Information gain and Entropy?</w:t>
      </w:r>
      <w:bookmarkEnd w:id="2"/>
    </w:p>
    <w:p w14:paraId="36F3B037" w14:textId="3DBBF2C4" w:rsidR="00DC0BE0" w:rsidRDefault="00DC0BE0" w:rsidP="00DC0BE0"/>
    <w:p w14:paraId="70F9F7F3" w14:textId="06900F24" w:rsidR="00953A83" w:rsidRDefault="00374FF5" w:rsidP="00953A83">
      <w:r w:rsidRPr="00374FF5">
        <w:rPr>
          <w:b/>
          <w:bCs/>
        </w:rPr>
        <w:t xml:space="preserve">Decision </w:t>
      </w:r>
      <w:r>
        <w:rPr>
          <w:b/>
          <w:bCs/>
        </w:rPr>
        <w:t>T</w:t>
      </w:r>
      <w:r w:rsidRPr="00374FF5">
        <w:rPr>
          <w:b/>
          <w:bCs/>
        </w:rPr>
        <w:t>ree</w:t>
      </w:r>
      <w:r>
        <w:t>: partitions the data into smaller subsets where each subset contains</w:t>
      </w:r>
      <w:r w:rsidR="00D26D5B">
        <w:t xml:space="preserve"> </w:t>
      </w:r>
      <w:r>
        <w:t xml:space="preserve">responses of one class. </w:t>
      </w:r>
      <w:r w:rsidRPr="00374FF5">
        <w:t xml:space="preserve">Decision Tree algorithms </w:t>
      </w:r>
      <w:r w:rsidR="003E4668">
        <w:t>are also known</w:t>
      </w:r>
      <w:r w:rsidRPr="00374FF5">
        <w:t xml:space="preserve"> as</w:t>
      </w:r>
      <w:r w:rsidR="00AF446A">
        <w:t xml:space="preserve"> </w:t>
      </w:r>
      <w:r w:rsidRPr="00374FF5">
        <w:t>Classification and Regression Trees</w:t>
      </w:r>
      <w:r w:rsidR="003E4668">
        <w:t xml:space="preserve">(CART). </w:t>
      </w:r>
      <w:r w:rsidR="00AF446A">
        <w:t>Cart predictors can be either categorical or numerical</w:t>
      </w:r>
      <w:r w:rsidR="00953A83">
        <w:t xml:space="preserve">. It is a supervised learning method used to solve regression and classification problems. </w:t>
      </w:r>
      <w:r w:rsidR="00CF2FB5">
        <w:t>The</w:t>
      </w:r>
      <w:r w:rsidR="00CF2FB5" w:rsidRPr="00CF2FB5">
        <w:t xml:space="preserve"> decision nodes and leaf nodes</w:t>
      </w:r>
      <w:r w:rsidR="00CF2FB5">
        <w:t xml:space="preserve"> contain the results to the problem being solved.</w:t>
      </w:r>
    </w:p>
    <w:p w14:paraId="0A26BEE7" w14:textId="58E554FB" w:rsidR="00953A83" w:rsidRDefault="00953A83" w:rsidP="00953A83">
      <w:r>
        <w:lastRenderedPageBreak/>
        <w:t>Decision Trees are built up recursively by increasing the information (reducing the uncertainty) contained in the reduced data set following each split</w:t>
      </w:r>
    </w:p>
    <w:p w14:paraId="4AF81431" w14:textId="177A776A" w:rsidR="00AF446A" w:rsidRDefault="00AF446A" w:rsidP="00DC0BE0">
      <w:r>
        <w:t xml:space="preserve">A </w:t>
      </w:r>
      <w:r w:rsidRPr="00AF446A">
        <w:t xml:space="preserve">decision tree </w:t>
      </w:r>
      <w:r w:rsidR="00953A83">
        <w:t>is</w:t>
      </w:r>
      <w:r w:rsidRPr="00AF446A">
        <w:t xml:space="preserve"> used to visually represent decisions and decision making</w:t>
      </w:r>
      <w:r>
        <w:t xml:space="preserve">. </w:t>
      </w:r>
      <w:r>
        <w:fldChar w:fldCharType="begin"/>
      </w:r>
      <w:r w:rsidR="00C356C6">
        <w:instrText xml:space="preserve"> ADDIN ZOTERO_ITEM CSL_CITATION {"citationID":"AB0r8pVN","properties":{"formattedCitation":"(Gupta, 2017)","plainCitation":"(Gupta, 2017)","noteIndex":0},"citationItems":[{"id":"UtFB9N5J/U3gMuegU","uris":["http://zotero.org/users/local/59egUGLs/items/WEGIPKMJ"],"uri":["http://zotero.org/users/local/59egUGLs/items/WEGIPKMJ"],"itemData":{"id":21,"type":"webpage","abstract":"A tree has many analogies in real life, and turns out that it has influenced a wide area of machine learning, covering both classification…","container-title":"Medium","language":"en","title":"Decision Trees in Machine Learning","URL":"https://towardsdatascience.com/decision-trees-in-machine-learning-641b9c4e8052","author":[{"family":"Gupta","given":"Prashant"}],"accessed":{"date-parts":[["2020",11,7]]},"issued":{"date-parts":[["2017",11,12]]}}}],"schema":"https://github.com/citation-style-language/schema/raw/master/csl-citation.json"} </w:instrText>
      </w:r>
      <w:r>
        <w:fldChar w:fldCharType="separate"/>
      </w:r>
      <w:r w:rsidRPr="00AF446A">
        <w:rPr>
          <w:rFonts w:cs="Calibri"/>
        </w:rPr>
        <w:t>(Gupta, 2017)</w:t>
      </w:r>
      <w:r>
        <w:fldChar w:fldCharType="end"/>
      </w:r>
    </w:p>
    <w:p w14:paraId="440308E7" w14:textId="43795544" w:rsidR="00AF446A" w:rsidRDefault="00AF446A" w:rsidP="00DC0BE0"/>
    <w:p w14:paraId="20C8F942" w14:textId="590F0D80" w:rsidR="00AF446A" w:rsidRDefault="00AF446A" w:rsidP="00DC0BE0"/>
    <w:p w14:paraId="35E23C3C" w14:textId="6FF94F56" w:rsidR="00BB2FE8" w:rsidRDefault="00AF446A" w:rsidP="00915633">
      <w:r>
        <w:rPr>
          <w:b/>
          <w:bCs/>
        </w:rPr>
        <w:t xml:space="preserve">Information Gain: </w:t>
      </w:r>
      <w:r w:rsidR="00915633">
        <w:t xml:space="preserve"> </w:t>
      </w:r>
      <w:r w:rsidR="00605548">
        <w:t>It is often used in decision trees.</w:t>
      </w:r>
      <w:r w:rsidR="00915633" w:rsidRPr="00915633">
        <w:rPr>
          <w:szCs w:val="24"/>
        </w:rPr>
        <w:t xml:space="preserve"> </w:t>
      </w:r>
      <w:r w:rsidR="00915633">
        <w:rPr>
          <w:szCs w:val="24"/>
        </w:rPr>
        <w:t xml:space="preserve">It decides the best and most significant </w:t>
      </w:r>
      <w:r w:rsidR="00915633" w:rsidRPr="003323CC">
        <w:rPr>
          <w:szCs w:val="24"/>
        </w:rPr>
        <w:t xml:space="preserve">predictor that should </w:t>
      </w:r>
      <w:r w:rsidR="00915633">
        <w:rPr>
          <w:szCs w:val="24"/>
        </w:rPr>
        <w:t>be used at each decision tree step</w:t>
      </w:r>
      <w:r w:rsidR="00BB2FE8" w:rsidRPr="00BB2FE8">
        <w:t>.</w:t>
      </w:r>
      <w:r w:rsidR="00CF2FB5">
        <w:t xml:space="preserve"> </w:t>
      </w:r>
      <w:r w:rsidR="00BB2FE8" w:rsidRPr="00BB2FE8">
        <w:t>Information gain can also be used for feature selection. </w:t>
      </w:r>
      <w:r w:rsidR="00BB2FE8">
        <w:fldChar w:fldCharType="begin"/>
      </w:r>
      <w:r w:rsidR="00C356C6">
        <w:instrText xml:space="preserve"> ADDIN ZOTERO_ITEM CSL_CITATION {"citationID":"Wh0ZUKp7","properties":{"formattedCitation":"(Brownlee, 2019)","plainCitation":"(Brownlee, 2019)","noteIndex":0},"citationItems":[{"id":"UtFB9N5J/0ql0LtcU","uris":["http://zotero.org/users/local/59egUGLs/items/VTREFXCS"],"uri":["http://zotero.org/users/local/59egUGLs/items/VTREFXCS"],"itemData":{"id":23,"type":"post-weblog","abstract":"Information gain calculates the reduction in entropy or surprise from transforming a dataset in some way. It is commonly used in the construction of decision trees from a training dataset, by evaluating the information gain for each variable, and selecting the variable that maximizes the information gain, which in turn minimizes the entropy and best […]","container-title":"Machine Learning Mastery","language":"en-US","title":"Information Gain and Mutual Information for Machine Learning","URL":"https://machinelearningmastery.com/information-gain-and-mutual-information/","author":[{"family":"Brownlee","given":"Jason"}],"accessed":{"date-parts":[["2020",11,7]]},"issued":{"date-parts":[["2019",10,15]]}}}],"schema":"https://github.com/citation-style-language/schema/raw/master/csl-citation.json"} </w:instrText>
      </w:r>
      <w:r w:rsidR="00BB2FE8">
        <w:fldChar w:fldCharType="separate"/>
      </w:r>
      <w:r w:rsidR="00BB2FE8" w:rsidRPr="00BB2FE8">
        <w:rPr>
          <w:rFonts w:cs="Calibri"/>
        </w:rPr>
        <w:t>(Brownlee, 2019)</w:t>
      </w:r>
      <w:r w:rsidR="00BB2FE8">
        <w:fldChar w:fldCharType="end"/>
      </w:r>
    </w:p>
    <w:p w14:paraId="3CD9F234" w14:textId="102D91A8" w:rsidR="00BB2FE8" w:rsidRDefault="00BB2FE8" w:rsidP="00DC0BE0"/>
    <w:p w14:paraId="3F398890" w14:textId="55E34CD3" w:rsidR="00BB2FE8" w:rsidRDefault="00BB2FE8" w:rsidP="00DC0BE0">
      <w:r w:rsidRPr="00BB2FE8">
        <w:rPr>
          <w:b/>
          <w:bCs/>
        </w:rPr>
        <w:t>Entropy</w:t>
      </w:r>
      <w:r>
        <w:rPr>
          <w:b/>
          <w:bCs/>
        </w:rPr>
        <w:t xml:space="preserve">: </w:t>
      </w:r>
      <w:r w:rsidRPr="00BB2FE8">
        <w:rPr>
          <w:b/>
          <w:bCs/>
        </w:rPr>
        <w:t> </w:t>
      </w:r>
      <w:r w:rsidR="008B3F48" w:rsidRPr="008B3F48">
        <w:t>is the measures of impurity</w:t>
      </w:r>
      <w:r w:rsidR="008B3F48">
        <w:t xml:space="preserve"> </w:t>
      </w:r>
      <w:r w:rsidR="008B3F48" w:rsidRPr="008B3F48">
        <w:t xml:space="preserve">or uncertainty in </w:t>
      </w:r>
      <w:r w:rsidR="008B3F48">
        <w:t>the information being processed</w:t>
      </w:r>
      <w:r w:rsidR="008B3F48" w:rsidRPr="008B3F48">
        <w:t>. Entropy controls how a Decision Tree split</w:t>
      </w:r>
      <w:r w:rsidR="008B3F48">
        <w:t>s</w:t>
      </w:r>
      <w:r w:rsidR="008B3F48" w:rsidRPr="008B3F48">
        <w:t xml:space="preserve"> the data. It </w:t>
      </w:r>
      <w:r w:rsidR="00510DD4">
        <w:t>a</w:t>
      </w:r>
      <w:r w:rsidR="008B3F48" w:rsidRPr="008B3F48">
        <w:t>ffects how a Decision Tree draws its boundaries.</w:t>
      </w:r>
    </w:p>
    <w:p w14:paraId="62CF544E" w14:textId="46E2166B" w:rsidR="008B3F48" w:rsidRDefault="008B3F48" w:rsidP="00DC0BE0"/>
    <w:p w14:paraId="6A82D7CB" w14:textId="27142BC5" w:rsidR="008B3F48" w:rsidRPr="00BB2FE8" w:rsidRDefault="008B3F48" w:rsidP="008B3F48">
      <w:pPr>
        <w:pStyle w:val="Heading2"/>
      </w:pPr>
      <w:bookmarkStart w:id="3" w:name="_Toc56590500"/>
      <w:r>
        <w:t>Define Chinese restaurant algorithm and Agglomerative Hierarchical Clustering with example?</w:t>
      </w:r>
      <w:bookmarkEnd w:id="3"/>
    </w:p>
    <w:p w14:paraId="087CAEFE" w14:textId="77777777" w:rsidR="00AF446A" w:rsidRDefault="00AF446A" w:rsidP="00DC0BE0"/>
    <w:p w14:paraId="5950A6B2" w14:textId="7D4B4E76" w:rsidR="0016300D" w:rsidRDefault="00510DD4" w:rsidP="00DC0BE0">
      <w:r w:rsidRPr="00510DD4">
        <w:rPr>
          <w:b/>
          <w:bCs/>
        </w:rPr>
        <w:t>Chinese restaurant algorithm</w:t>
      </w:r>
      <w:r>
        <w:rPr>
          <w:b/>
          <w:bCs/>
        </w:rPr>
        <w:t xml:space="preserve">: </w:t>
      </w:r>
      <w:r w:rsidR="00AF446A">
        <w:t xml:space="preserve"> </w:t>
      </w:r>
      <w:r w:rsidR="00D26D5B" w:rsidRPr="00D26D5B">
        <w:t>is an unsupervised learning method used for clustering of data.</w:t>
      </w:r>
      <w:r w:rsidR="00D26D5B">
        <w:t xml:space="preserve"> It is a</w:t>
      </w:r>
      <w:r w:rsidR="0016300D">
        <w:t xml:space="preserve"> random process</w:t>
      </w:r>
      <w:r w:rsidR="00D26D5B">
        <w:t xml:space="preserve">, the process is like </w:t>
      </w:r>
      <w:r w:rsidR="001C7C3F">
        <w:t>a Chinese restaurant that has a finite number of tables</w:t>
      </w:r>
      <w:r w:rsidR="00620F62">
        <w:t>,</w:t>
      </w:r>
      <w:r w:rsidR="001C7C3F">
        <w:t xml:space="preserve"> and a customer</w:t>
      </w:r>
      <w:r w:rsidR="00620F62">
        <w:t xml:space="preserve"> </w:t>
      </w:r>
      <w:r w:rsidR="001C7C3F">
        <w:t xml:space="preserve">chooses to sit at any of the tables(occupied or empty). </w:t>
      </w:r>
      <w:r>
        <w:t xml:space="preserve"> </w:t>
      </w:r>
      <w:r w:rsidR="001C7C3F">
        <w:rPr>
          <w:szCs w:val="24"/>
        </w:rPr>
        <w:t xml:space="preserve">The algorithm will calculate the probability to select an empty or occupied table based on the total of customers already at each table. </w:t>
      </w:r>
      <w:r>
        <w:fldChar w:fldCharType="begin"/>
      </w:r>
      <w:r w:rsidR="00C356C6">
        <w:instrText xml:space="preserve"> ADDIN ZOTERO_ITEM CSL_CITATION {"citationID":"KXwFQDBc","properties":{"formattedCitation":"(\\uc0\\u8220{}processing by chinese manu,\\uc0\\u8221{} n.d.)","plainCitation":"(“processing by chinese manu,” n.d.)","noteIndex":0},"citationItems":[{"id":"UtFB9N5J/ErPgiVk2","uris":["http://zotero.org/users/local/59egUGLs/items/USFJ8V3N"],"uri":["http://zotero.org/users/local/59egUGLs/items/USFJ8V3N"],"itemData":{"id":25,"type":"webpage","title":"processing by chinese manu","URL":"https://www.tcgtenis.pl/Pink/ovj0i7/processing-by-chinese-manu.html","accessed":{"date-parts":[["2020",11,7]]}}}],"schema":"https://github.com/citation-style-language/schema/raw/master/csl-citation.json"} </w:instrText>
      </w:r>
      <w:r>
        <w:fldChar w:fldCharType="separate"/>
      </w:r>
      <w:r w:rsidRPr="00510DD4">
        <w:rPr>
          <w:rFonts w:cs="Calibri"/>
          <w:szCs w:val="24"/>
        </w:rPr>
        <w:t>(“processing by chinese manu,” n.d.)</w:t>
      </w:r>
      <w:r>
        <w:fldChar w:fldCharType="end"/>
      </w:r>
      <w:r>
        <w:t xml:space="preserve">. </w:t>
      </w:r>
    </w:p>
    <w:p w14:paraId="56A59B7A" w14:textId="2A4A6E17" w:rsidR="00510DD4" w:rsidRDefault="00510DD4" w:rsidP="00DC0BE0"/>
    <w:p w14:paraId="046E28DF" w14:textId="5A8A772F" w:rsidR="00510DD4" w:rsidRPr="00510DD4" w:rsidRDefault="00510DD4" w:rsidP="00DC0BE0">
      <w:pPr>
        <w:rPr>
          <w:u w:val="single"/>
        </w:rPr>
      </w:pPr>
      <w:r w:rsidRPr="00510DD4">
        <w:rPr>
          <w:u w:val="single"/>
        </w:rPr>
        <w:t>Example</w:t>
      </w:r>
    </w:p>
    <w:p w14:paraId="2B75F1EF" w14:textId="1511BE59" w:rsidR="00510DD4" w:rsidRDefault="00510DD4" w:rsidP="00DC0BE0"/>
    <w:p w14:paraId="61751056" w14:textId="4D0E0332" w:rsidR="00510DD4" w:rsidRDefault="00510DD4" w:rsidP="00510DD4">
      <w:r>
        <w:t>C</w:t>
      </w:r>
      <w:r w:rsidRPr="00510DD4">
        <w:t xml:space="preserve">ustomers 1, </w:t>
      </w:r>
      <w:r>
        <w:t>3</w:t>
      </w:r>
      <w:r w:rsidRPr="00510DD4">
        <w:t xml:space="preserve">, </w:t>
      </w:r>
      <w:r>
        <w:t>4</w:t>
      </w:r>
      <w:r w:rsidRPr="00510DD4">
        <w:t xml:space="preserve">, and </w:t>
      </w:r>
      <w:r>
        <w:t>7</w:t>
      </w:r>
      <w:r w:rsidRPr="00510DD4">
        <w:t xml:space="preserve"> are sat at empty tables</w:t>
      </w:r>
      <w:r w:rsidR="00620F62">
        <w:t>,</w:t>
      </w:r>
      <w:r>
        <w:t xml:space="preserve"> and </w:t>
      </w:r>
      <w:r w:rsidRPr="00510DD4">
        <w:t xml:space="preserve">customers </w:t>
      </w:r>
      <w:r>
        <w:t>2</w:t>
      </w:r>
      <w:r w:rsidRPr="00510DD4">
        <w:t xml:space="preserve">, </w:t>
      </w:r>
      <w:r>
        <w:t>5</w:t>
      </w:r>
      <w:r w:rsidRPr="00510DD4">
        <w:t>, 6, and 8 are sat at existing tables.</w:t>
      </w:r>
    </w:p>
    <w:p w14:paraId="27E36849" w14:textId="77777777" w:rsidR="00510DD4" w:rsidRDefault="00510DD4" w:rsidP="00DC0BE0"/>
    <w:p w14:paraId="64C00CE2" w14:textId="5CB353CC" w:rsidR="00510DD4" w:rsidRDefault="00510DD4" w:rsidP="00510DD4">
      <w:r w:rsidRPr="00510DD4">
        <w:t>The number of tables in the restaurant is infinite.</w:t>
      </w:r>
    </w:p>
    <w:p w14:paraId="4432D195" w14:textId="6C9F18B8" w:rsidR="00510DD4" w:rsidRDefault="00510DD4" w:rsidP="00DC0BE0"/>
    <w:p w14:paraId="2E8431A6" w14:textId="07F1E839" w:rsidR="00510DD4" w:rsidRDefault="00510DD4" w:rsidP="00510DD4">
      <w:r>
        <w:t>C</w:t>
      </w:r>
      <w:r w:rsidRPr="00510DD4">
        <w:t>ustomer 1 enter</w:t>
      </w:r>
      <w:r>
        <w:t>s and he</w:t>
      </w:r>
      <w:r w:rsidRPr="00510DD4">
        <w:t xml:space="preserve"> can sit anywhere he likes. Customer 2 can sit in any empty seat, with the following probabilities:</w:t>
      </w:r>
    </w:p>
    <w:p w14:paraId="59845335" w14:textId="77777777" w:rsidR="00510DD4" w:rsidRDefault="00510DD4" w:rsidP="00510DD4">
      <w:pPr>
        <w:pStyle w:val="ListParagraph"/>
        <w:numPr>
          <w:ilvl w:val="0"/>
          <w:numId w:val="21"/>
        </w:numPr>
      </w:pPr>
      <w:r>
        <w:t>Table 1: 1 / (1 + α)</w:t>
      </w:r>
    </w:p>
    <w:p w14:paraId="4478FAB6" w14:textId="6B23F14F" w:rsidR="00510DD4" w:rsidRDefault="00510DD4" w:rsidP="00510DD4">
      <w:pPr>
        <w:pStyle w:val="ListParagraph"/>
        <w:numPr>
          <w:ilvl w:val="0"/>
          <w:numId w:val="21"/>
        </w:numPr>
      </w:pPr>
      <w:r>
        <w:t>Any empty table/New table: α / (1 + α)</w:t>
      </w:r>
    </w:p>
    <w:p w14:paraId="2B587D22" w14:textId="7EEF7017" w:rsidR="00510DD4" w:rsidRDefault="00510DD4" w:rsidP="00510DD4"/>
    <w:p w14:paraId="527B0218" w14:textId="7CDB8588" w:rsidR="00510DD4" w:rsidRDefault="00510DD4" w:rsidP="00DC0BE0">
      <w:r>
        <w:t>The probability where the 9</w:t>
      </w:r>
      <w:r w:rsidRPr="00510DD4">
        <w:rPr>
          <w:vertAlign w:val="superscript"/>
        </w:rPr>
        <w:t>th</w:t>
      </w:r>
      <w:r>
        <w:t xml:space="preserve"> customer will sit is:</w:t>
      </w:r>
    </w:p>
    <w:p w14:paraId="0C9EAC65" w14:textId="3E484714" w:rsidR="00510DD4" w:rsidRDefault="00510DD4" w:rsidP="00DC0BE0"/>
    <w:p w14:paraId="28C1D056" w14:textId="77777777" w:rsidR="00510DD4" w:rsidRDefault="00510DD4" w:rsidP="00510DD4">
      <w:r>
        <w:t>Table 1: 3 / (8 + α)</w:t>
      </w:r>
    </w:p>
    <w:p w14:paraId="2E623EC5" w14:textId="77777777" w:rsidR="00510DD4" w:rsidRDefault="00510DD4" w:rsidP="00510DD4">
      <w:r>
        <w:t>Table 2: 1 / (8 + α)</w:t>
      </w:r>
    </w:p>
    <w:p w14:paraId="0A0EE901" w14:textId="77777777" w:rsidR="00510DD4" w:rsidRDefault="00510DD4" w:rsidP="00510DD4">
      <w:r>
        <w:t>Table 3: 3 / (8 + α)</w:t>
      </w:r>
    </w:p>
    <w:p w14:paraId="790D923E" w14:textId="36FB6C8D" w:rsidR="00510DD4" w:rsidRDefault="00510DD4" w:rsidP="00510DD4">
      <w:r>
        <w:t>Table 4: 1 / (8 + α)</w:t>
      </w:r>
      <w:r w:rsidR="004E247D">
        <w:t>s</w:t>
      </w:r>
    </w:p>
    <w:p w14:paraId="75DBA06E" w14:textId="3EB80071" w:rsidR="00510DD4" w:rsidRDefault="00510DD4" w:rsidP="00510DD4">
      <w:r>
        <w:t>New Table: α / (8 + α)</w:t>
      </w:r>
    </w:p>
    <w:p w14:paraId="33F5B230" w14:textId="73C1ABAF" w:rsidR="00510DD4" w:rsidRDefault="00510DD4" w:rsidP="00510DD4"/>
    <w:p w14:paraId="7AD04C87" w14:textId="3DD7A4B3" w:rsidR="00510DD4" w:rsidRDefault="00510DD4" w:rsidP="00DC0BE0">
      <w:r>
        <w:t>T</w:t>
      </w:r>
      <w:r w:rsidRPr="00510DD4">
        <w:t>he number of people</w:t>
      </w:r>
      <w:r>
        <w:t xml:space="preserve"> that have</w:t>
      </w:r>
      <w:r w:rsidRPr="00510DD4">
        <w:t xml:space="preserve"> already sat at a particular table</w:t>
      </w:r>
      <w:r>
        <w:t xml:space="preserve"> is the </w:t>
      </w:r>
      <w:r w:rsidRPr="00510DD4">
        <w:t>numerator</w:t>
      </w:r>
      <w:r>
        <w:t xml:space="preserve"> and </w:t>
      </w:r>
      <w:r w:rsidRPr="00510DD4">
        <w:t>the number of customers in the restaurant (</w:t>
      </w:r>
      <w:proofErr w:type="spellStart"/>
      <w:r w:rsidRPr="00510DD4">
        <w:t>i</w:t>
      </w:r>
      <w:proofErr w:type="spellEnd"/>
      <w:r w:rsidRPr="00510DD4">
        <w:t xml:space="preserve"> – 1) plus α</w:t>
      </w:r>
      <w:r>
        <w:t xml:space="preserve"> is the denominator</w:t>
      </w:r>
    </w:p>
    <w:p w14:paraId="14D63E3F" w14:textId="7A1EBAD8" w:rsidR="00510DD4" w:rsidRDefault="00510DD4" w:rsidP="00DC0BE0"/>
    <w:p w14:paraId="07F2E702" w14:textId="023E4E6C" w:rsidR="00510DD4" w:rsidRDefault="00510DD4" w:rsidP="00DC0BE0">
      <w:r w:rsidRPr="00510DD4">
        <w:t xml:space="preserve">The probability of the </w:t>
      </w:r>
      <w:proofErr w:type="spellStart"/>
      <w:r w:rsidRPr="00510DD4">
        <w:t>ith</w:t>
      </w:r>
      <w:proofErr w:type="spellEnd"/>
      <w:r w:rsidRPr="00510DD4">
        <w:t xml:space="preserve"> customer sitting at an existing table is </w:t>
      </w:r>
      <w:proofErr w:type="spellStart"/>
      <w:r w:rsidRPr="00510DD4">
        <w:t>nk</w:t>
      </w:r>
      <w:proofErr w:type="spellEnd"/>
      <w:r w:rsidRPr="00510DD4">
        <w:t xml:space="preserve"> / (α + </w:t>
      </w:r>
      <w:proofErr w:type="spellStart"/>
      <w:r w:rsidRPr="00510DD4">
        <w:t>i</w:t>
      </w:r>
      <w:proofErr w:type="spellEnd"/>
      <w:r w:rsidRPr="00510DD4">
        <w:t xml:space="preserve"> – 1),</w:t>
      </w:r>
    </w:p>
    <w:p w14:paraId="2B5331F8" w14:textId="78CB2873" w:rsidR="00510DD4" w:rsidRDefault="00510DD4" w:rsidP="00DC0BE0">
      <w:r w:rsidRPr="00510DD4">
        <w:t xml:space="preserve">The probability of the </w:t>
      </w:r>
      <w:proofErr w:type="spellStart"/>
      <w:r w:rsidRPr="00510DD4">
        <w:t>ith</w:t>
      </w:r>
      <w:proofErr w:type="spellEnd"/>
      <w:r w:rsidRPr="00510DD4">
        <w:t xml:space="preserve"> customer sitting at a new table is α / (α + </w:t>
      </w:r>
      <w:proofErr w:type="spellStart"/>
      <w:r w:rsidRPr="00510DD4">
        <w:t>i</w:t>
      </w:r>
      <w:proofErr w:type="spellEnd"/>
      <w:r w:rsidRPr="00510DD4">
        <w:t xml:space="preserve"> – 1).</w:t>
      </w:r>
    </w:p>
    <w:p w14:paraId="4C5EF6FB" w14:textId="5CED5238" w:rsidR="00510DD4" w:rsidRDefault="00510DD4" w:rsidP="00DC0BE0"/>
    <w:p w14:paraId="17780530" w14:textId="18F9F416" w:rsidR="00510DD4" w:rsidRDefault="00510DD4" w:rsidP="00DC0BE0">
      <w:r>
        <w:t>As more people sit at a table, those tables increase in popularity so new customers are less likely to sit at empty tables</w:t>
      </w:r>
      <w:r w:rsidR="00C356C6">
        <w:fldChar w:fldCharType="begin"/>
      </w:r>
      <w:r w:rsidR="00C356C6">
        <w:instrText xml:space="preserve"> ADDIN ZOTERO_ITEM CSL_CITATION {"citationID":"6N0BZ6OL","properties":{"formattedCitation":"(\\uc0\\u8220{}Chinese Restaurant Process: Simple Definition &amp; Example - Statistics How To,\\uc0\\u8221{} n.d.)","plainCitation":"(“Chinese Restaurant Process: Simple Definition &amp; Example - Statistics How To,” n.d.)","noteIndex":0},"citationItems":[{"id":1,"uris":["http://zotero.org/users/local/jAGwY3vF/items/7NM8BVQH"],"uri":["http://zotero.org/users/local/jAGwY3vF/items/7NM8BVQH"],"itemData":{"id":1,"type":"webpage","title":"Chinese Restaurant Process: Simple Definition &amp; Example - Statistics How To","URL":"https://www.statisticshowto.com/chinese-restaurant-process/","accessed":{"date-parts":[["2020",11,12]]}}}],"schema":"https://github.com/citation-style-language/schema/raw/master/csl-citation.json"} </w:instrText>
      </w:r>
      <w:r w:rsidR="00C356C6">
        <w:fldChar w:fldCharType="separate"/>
      </w:r>
      <w:r w:rsidR="00C356C6" w:rsidRPr="00C356C6">
        <w:rPr>
          <w:rFonts w:cs="Calibri"/>
          <w:lang w:val="en-GB"/>
        </w:rPr>
        <w:t>(“Chinese Restaurant Process: Simple Definition &amp; Example - Statistics How To,” n.d.)</w:t>
      </w:r>
      <w:r w:rsidR="00C356C6">
        <w:fldChar w:fldCharType="end"/>
      </w:r>
    </w:p>
    <w:p w14:paraId="5CE5C676" w14:textId="2361E316" w:rsidR="00510DD4" w:rsidRDefault="00C356C6" w:rsidP="00DC0BE0">
      <w:r>
        <w:t xml:space="preserve"> </w:t>
      </w:r>
    </w:p>
    <w:p w14:paraId="14F52B76" w14:textId="75D741C6" w:rsidR="00DC0BE0" w:rsidRPr="009749F7" w:rsidRDefault="00510DD4" w:rsidP="00C356C6">
      <w:pPr>
        <w:rPr>
          <w:b/>
          <w:bCs/>
        </w:rPr>
      </w:pPr>
      <w:r w:rsidRPr="00510DD4">
        <w:rPr>
          <w:b/>
          <w:bCs/>
        </w:rPr>
        <w:t>Agglomerative Hierarchical Clustering</w:t>
      </w:r>
      <w:r w:rsidR="009749F7">
        <w:rPr>
          <w:b/>
          <w:bCs/>
        </w:rPr>
        <w:t xml:space="preserve"> </w:t>
      </w:r>
      <w:r w:rsidR="00C356C6">
        <w:t xml:space="preserve">is used to group objects in clusters based on their similarity. The algorithm treats each object as a singleton cluster. The pairs of clusters are </w:t>
      </w:r>
      <w:r w:rsidR="009749F7">
        <w:t xml:space="preserve">then </w:t>
      </w:r>
      <w:r w:rsidR="00C356C6">
        <w:t>merged until all clusters have merged into one big cluster</w:t>
      </w:r>
      <w:r w:rsidR="009749F7">
        <w:t xml:space="preserve">. This results in a tree based representation of the objects called a dendrogram </w:t>
      </w:r>
      <w:r w:rsidR="009749F7">
        <w:fldChar w:fldCharType="begin"/>
      </w:r>
      <w:r w:rsidR="009749F7">
        <w:instrText xml:space="preserve"> ADDIN ZOTERO_ITEM CSL_CITATION {"citationID":"OSDt4Ewc","properties":{"formattedCitation":"(\\uc0\\u8220{}Agglomerative Hierarchical Clustering,\\uc0\\u8221{} n.d.)","plainCitation":"(“Agglomerative Hierarchical Clustering,” n.d.)","noteIndex":0},"citationItems":[{"id":4,"uris":["http://zotero.org/users/local/jAGwY3vF/items/NPZ3369Q"],"uri":["http://zotero.org/users/local/jAGwY3vF/items/NPZ3369Q"],"itemData":{"id":4,"type":"post-weblog","abstract":"In this article, we start by describing the agglomerative clustering algorithms. Next, we provide R lab sections with many examples for computing and visualizing hierarchical clustering. We continue by explaining how to interpret dendrogram. Finally, we provide R codes for cutting dendrograms into groups.","container-title":"Datanovia","language":"en-US","title":"Agglomerative Hierarchical Clustering","URL":"https://www.datanovia.com/en/lessons/agglomerative-hierarchical-clustering/","accessed":{"date-parts":[["2020",11,12]]}}}],"schema":"https://github.com/citation-style-language/schema/raw/master/csl-citation.json"} </w:instrText>
      </w:r>
      <w:r w:rsidR="009749F7">
        <w:fldChar w:fldCharType="separate"/>
      </w:r>
      <w:r w:rsidR="009749F7" w:rsidRPr="009749F7">
        <w:rPr>
          <w:rFonts w:cs="Calibri"/>
          <w:lang w:val="en-GB"/>
        </w:rPr>
        <w:t>(“Agglomerative Hierarchical Clustering,” n.d.)</w:t>
      </w:r>
      <w:r w:rsidR="009749F7">
        <w:fldChar w:fldCharType="end"/>
      </w:r>
    </w:p>
    <w:p w14:paraId="00CDEB94" w14:textId="76D335E6" w:rsidR="00DC0BE0" w:rsidRDefault="00DC0BE0" w:rsidP="00DC0BE0"/>
    <w:p w14:paraId="1FC7AE0C" w14:textId="4A6CBA2E" w:rsidR="00DC0BE0" w:rsidRDefault="00DC0BE0" w:rsidP="00DC0BE0"/>
    <w:p w14:paraId="1BA024C0" w14:textId="506DEE92" w:rsidR="009749F7" w:rsidRDefault="009749F7" w:rsidP="009749F7">
      <w:pPr>
        <w:rPr>
          <w:u w:val="single"/>
        </w:rPr>
      </w:pPr>
      <w:r>
        <w:rPr>
          <w:u w:val="single"/>
        </w:rPr>
        <w:t>E</w:t>
      </w:r>
      <w:r w:rsidRPr="00510DD4">
        <w:rPr>
          <w:u w:val="single"/>
        </w:rPr>
        <w:t>xample</w:t>
      </w:r>
    </w:p>
    <w:p w14:paraId="246634C7" w14:textId="000372B0" w:rsidR="009749F7" w:rsidRDefault="009749F7" w:rsidP="009749F7">
      <w:pPr>
        <w:rPr>
          <w:u w:val="single"/>
        </w:rPr>
      </w:pPr>
    </w:p>
    <w:p w14:paraId="1F538CDA" w14:textId="79EF908A" w:rsidR="009749F7" w:rsidRDefault="009749F7" w:rsidP="009749F7">
      <w:r w:rsidRPr="009749F7">
        <w:t xml:space="preserve">In this </w:t>
      </w:r>
      <w:r>
        <w:t>example</w:t>
      </w:r>
      <w:r w:rsidRPr="009749F7">
        <w:t xml:space="preserve">, </w:t>
      </w:r>
      <w:r w:rsidR="00A2044F">
        <w:t xml:space="preserve">the dataset </w:t>
      </w:r>
      <w:r w:rsidRPr="009749F7">
        <w:t>contain</w:t>
      </w:r>
      <w:r w:rsidR="00A2044F">
        <w:t>s</w:t>
      </w:r>
      <w:r w:rsidRPr="009749F7">
        <w:t xml:space="preserve"> a list of customers with their gender, age, annual income and spending score</w:t>
      </w:r>
    </w:p>
    <w:p w14:paraId="7688EE99" w14:textId="101EE28A" w:rsidR="00A2044F" w:rsidRDefault="00A2044F" w:rsidP="009749F7"/>
    <w:p w14:paraId="0BE57B63" w14:textId="50AC4A2C" w:rsidR="00A2044F" w:rsidRDefault="00A2044F" w:rsidP="009749F7">
      <w:r>
        <w:t>The code below will display a dendrogram graph</w:t>
      </w:r>
    </w:p>
    <w:p w14:paraId="7CA6485B" w14:textId="77777777" w:rsidR="00A2044F" w:rsidRDefault="00A2044F" w:rsidP="009749F7"/>
    <w:p w14:paraId="27BF6C9C" w14:textId="1232CB1D" w:rsidR="00A2044F" w:rsidRDefault="00A2044F" w:rsidP="009749F7">
      <w:r>
        <w:rPr>
          <w:noProof/>
        </w:rPr>
        <w:drawing>
          <wp:inline distT="0" distB="0" distL="0" distR="0" wp14:anchorId="58C9A9EA" wp14:editId="175A2FFC">
            <wp:extent cx="5731510" cy="476885"/>
            <wp:effectExtent l="0" t="0" r="0" b="571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76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A6DB58" w14:textId="77777777" w:rsidR="00A2044F" w:rsidRDefault="00A2044F" w:rsidP="009749F7"/>
    <w:p w14:paraId="6E9ACE8F" w14:textId="78FBE254" w:rsidR="00A2044F" w:rsidRPr="009749F7" w:rsidRDefault="00B518E7" w:rsidP="009749F7">
      <w:r>
        <w:t xml:space="preserve">In the </w:t>
      </w:r>
      <w:r w:rsidR="00C041FC">
        <w:t>dendrogram</w:t>
      </w:r>
      <w:r w:rsidR="00A76338">
        <w:t xml:space="preserve">, </w:t>
      </w:r>
      <w:r w:rsidR="004E247D">
        <w:t>The middle green section at its highest point does not intersect with any clusters. Five of the vertical lines do not cross the threshold. Therefor</w:t>
      </w:r>
      <w:r w:rsidR="00A76338">
        <w:t>e</w:t>
      </w:r>
      <w:r w:rsidR="004E247D">
        <w:t xml:space="preserve"> the optimal number of clusters is 5.</w:t>
      </w:r>
    </w:p>
    <w:p w14:paraId="482F5CEA" w14:textId="5C0C4D8E" w:rsidR="00DC0BE0" w:rsidRDefault="00DC0BE0" w:rsidP="00DC0BE0"/>
    <w:p w14:paraId="5F08248A" w14:textId="566EA7CF" w:rsidR="00DC0BE0" w:rsidRDefault="00DC0BE0" w:rsidP="00DC0BE0"/>
    <w:p w14:paraId="6E289CB1" w14:textId="445318FF" w:rsidR="00DC0BE0" w:rsidRDefault="00C041FC" w:rsidP="00DC0BE0">
      <w:r>
        <w:rPr>
          <w:noProof/>
        </w:rPr>
        <w:drawing>
          <wp:inline distT="0" distB="0" distL="0" distR="0" wp14:anchorId="42F2BE83" wp14:editId="41E32C39">
            <wp:extent cx="5731510" cy="3681095"/>
            <wp:effectExtent l="0" t="0" r="0" b="190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681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854F94" w14:textId="1C4AA028" w:rsidR="00DC0BE0" w:rsidRDefault="00DC0BE0" w:rsidP="00DC0BE0"/>
    <w:p w14:paraId="0D769856" w14:textId="36970D76" w:rsidR="004E247D" w:rsidRDefault="004E247D" w:rsidP="00DC0BE0">
      <w:r>
        <w:t xml:space="preserve">To calculate the proximity of clusters, we can create a </w:t>
      </w:r>
      <w:r w:rsidRPr="00C041FC">
        <w:t>Agglomerative</w:t>
      </w:r>
      <w:r>
        <w:t xml:space="preserve"> </w:t>
      </w:r>
      <w:r w:rsidRPr="00C041FC">
        <w:t>Clustering</w:t>
      </w:r>
      <w:r>
        <w:t xml:space="preserve"> instance using the Euclidean distance as the measure between the points and ward linkage.</w:t>
      </w:r>
    </w:p>
    <w:p w14:paraId="75EEEBA1" w14:textId="77EC12B8" w:rsidR="00DC0BE0" w:rsidRDefault="00C041FC" w:rsidP="00DC0BE0">
      <w:r w:rsidRPr="00C041FC">
        <w:t>.</w:t>
      </w:r>
    </w:p>
    <w:p w14:paraId="4AF2610D" w14:textId="4F820AFC" w:rsidR="00DC0BE0" w:rsidRDefault="00DC0BE0" w:rsidP="00DC0BE0"/>
    <w:p w14:paraId="4AEC4887" w14:textId="65A73ADB" w:rsidR="00DC0BE0" w:rsidRDefault="00DC0BE0" w:rsidP="00DC0BE0"/>
    <w:p w14:paraId="673B868A" w14:textId="71A53A3D" w:rsidR="00DC0BE0" w:rsidRDefault="00DC0BE0" w:rsidP="00DC0BE0"/>
    <w:p w14:paraId="6AB83BC1" w14:textId="392F0468" w:rsidR="00DC0BE0" w:rsidRDefault="00BE34FC" w:rsidP="00DC0BE0">
      <w:r>
        <w:rPr>
          <w:noProof/>
        </w:rPr>
        <w:lastRenderedPageBreak/>
        <w:drawing>
          <wp:inline distT="0" distB="0" distL="0" distR="0" wp14:anchorId="5BC8EBDC" wp14:editId="0DC55C03">
            <wp:extent cx="5731510" cy="955040"/>
            <wp:effectExtent l="0" t="0" r="0" b="0"/>
            <wp:docPr id="4" name="Picture 4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Graphical user interface, application&#10;&#10;Description automatically generated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955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CD8CE5" w14:textId="5CA2EBE8" w:rsidR="00DC0BE0" w:rsidRDefault="00DC0BE0" w:rsidP="00DC0BE0"/>
    <w:p w14:paraId="7140FE64" w14:textId="11AD0DE9" w:rsidR="00DC0BE0" w:rsidRDefault="00BE34FC" w:rsidP="00DC0BE0">
      <w:r w:rsidRPr="00BE34FC">
        <w:t>labels_ returns an array of integers</w:t>
      </w:r>
      <w:r>
        <w:t>. These values correspond to the distinct categories</w:t>
      </w:r>
    </w:p>
    <w:p w14:paraId="5C492F07" w14:textId="54A68F27" w:rsidR="00BE34FC" w:rsidRDefault="00BE34FC" w:rsidP="00DC0BE0">
      <w:r>
        <w:rPr>
          <w:noProof/>
        </w:rPr>
        <w:drawing>
          <wp:inline distT="0" distB="0" distL="0" distR="0" wp14:anchorId="14CEA48F" wp14:editId="33FC236C">
            <wp:extent cx="5731510" cy="1910715"/>
            <wp:effectExtent l="0" t="0" r="0" b="0"/>
            <wp:docPr id="6" name="Picture 6" descr="A picture containing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A picture containing text&#10;&#10;Description automatically generated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9107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BC5083" w14:textId="03A4F78A" w:rsidR="00BE34FC" w:rsidRDefault="00BE34FC" w:rsidP="00DC0BE0">
      <w:r>
        <w:t xml:space="preserve">Using a scatterplot we can display all the samples belonging to a category as a specific colour </w:t>
      </w:r>
      <w:r>
        <w:fldChar w:fldCharType="begin"/>
      </w:r>
      <w:r>
        <w:instrText xml:space="preserve"> ADDIN ZOTERO_ITEM CSL_CITATION {"citationID":"3t30SS9n","properties":{"formattedCitation":"(\\uc0\\u8220{}Agglomerative Hierarchical Clustering,\\uc0\\u8221{} n.d.)","plainCitation":"(“Agglomerative Hierarchical Clustering,” n.d.)","noteIndex":0},"citationItems":[{"id":4,"uris":["http://zotero.org/users/local/jAGwY3vF/items/NPZ3369Q"],"uri":["http://zotero.org/users/local/jAGwY3vF/items/NPZ3369Q"],"itemData":{"id":4,"type":"post-weblog","abstract":"In this article, we start by describing the agglomerative clustering algorithms. Next, we provide R lab sections with many examples for computing and visualizing hierarchical clustering. We continue by explaining how to interpret dendrogram. Finally, we provide R codes for cutting dendrograms into groups.","container-title":"Datanovia","language":"en-US","title":"Agglomerative Hierarchical Clustering","URL":"https://www.datanovia.com/en/lessons/agglomerative-hierarchical-clustering/","accessed":{"date-parts":[["2020",11,12]]}}}],"schema":"https://github.com/citation-style-language/schema/raw/master/csl-citation.json"} </w:instrText>
      </w:r>
      <w:r>
        <w:fldChar w:fldCharType="separate"/>
      </w:r>
      <w:r w:rsidRPr="00BE34FC">
        <w:rPr>
          <w:rFonts w:cs="Calibri"/>
          <w:lang w:val="en-GB"/>
        </w:rPr>
        <w:t>(“Agglomerative Hierarchical Clustering,” n.d.)</w:t>
      </w:r>
      <w:r>
        <w:fldChar w:fldCharType="end"/>
      </w:r>
    </w:p>
    <w:p w14:paraId="0489356F" w14:textId="1ED39887" w:rsidR="00DC0BE0" w:rsidRDefault="00DC0BE0" w:rsidP="00DC0BE0"/>
    <w:p w14:paraId="368F252C" w14:textId="2C91D051" w:rsidR="00DC0BE0" w:rsidRDefault="00DC0BE0" w:rsidP="00DC0BE0"/>
    <w:p w14:paraId="70F18A44" w14:textId="7D52408B" w:rsidR="00DC0BE0" w:rsidRDefault="00DC0BE0" w:rsidP="00DC0BE0"/>
    <w:p w14:paraId="57831FC9" w14:textId="5C6755A2" w:rsidR="00DC0BE0" w:rsidRDefault="00DC0BE0" w:rsidP="00DC0BE0"/>
    <w:p w14:paraId="034D0C1C" w14:textId="346738CE" w:rsidR="00DC0BE0" w:rsidRDefault="00BE34FC" w:rsidP="00DC0BE0">
      <w:r>
        <w:rPr>
          <w:noProof/>
        </w:rPr>
        <w:lastRenderedPageBreak/>
        <w:drawing>
          <wp:inline distT="0" distB="0" distL="0" distR="0" wp14:anchorId="76FB0B94" wp14:editId="04F625A1">
            <wp:extent cx="5731510" cy="4044950"/>
            <wp:effectExtent l="0" t="0" r="0" b="6350"/>
            <wp:docPr id="5" name="Picture 5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Chart, scatter chart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44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D50CA6" w14:textId="5E51F2C0" w:rsidR="00DC0BE0" w:rsidRDefault="00DC0BE0" w:rsidP="00DC0BE0"/>
    <w:p w14:paraId="08DA8DCA" w14:textId="01ED45B7" w:rsidR="00AF446A" w:rsidRDefault="00BE34FC" w:rsidP="00BE34FC">
      <w:pPr>
        <w:pStyle w:val="Heading1"/>
      </w:pPr>
      <w:bookmarkStart w:id="4" w:name="_Toc56590501"/>
      <w:r w:rsidRPr="00BE34FC">
        <w:t>Q2 Program the following</w:t>
      </w:r>
      <w:bookmarkEnd w:id="4"/>
    </w:p>
    <w:p w14:paraId="5B0F394F" w14:textId="0698214D" w:rsidR="00AF446A" w:rsidRDefault="00AF446A" w:rsidP="00DC0BE0"/>
    <w:p w14:paraId="57D7E7EA" w14:textId="196F7DEB" w:rsidR="004353FF" w:rsidRDefault="004353FF" w:rsidP="00DC0BE0">
      <w:r>
        <w:t xml:space="preserve">Link </w:t>
      </w:r>
      <w:r w:rsidR="00BE34FC">
        <w:t xml:space="preserve">- </w:t>
      </w:r>
      <w:r w:rsidR="00657692" w:rsidRPr="00657692">
        <w:t>https://fivethirtyeight.com/videos/the-ultimate-halloween-candy-power-ranking/</w:t>
      </w:r>
    </w:p>
    <w:p w14:paraId="4C2AD149" w14:textId="6525FCA0" w:rsidR="004353FF" w:rsidRDefault="004353FF" w:rsidP="00DC0BE0">
      <w:r>
        <w:t xml:space="preserve">Data -  </w:t>
      </w:r>
      <w:r w:rsidR="00657692" w:rsidRPr="00657692">
        <w:t>https://github.com/fivethirtyeight/data/tree/master/candy-power-ranking</w:t>
      </w:r>
    </w:p>
    <w:p w14:paraId="33178FCF" w14:textId="44BFFA45" w:rsidR="00657692" w:rsidRDefault="000F3A4A" w:rsidP="00DC0BE0">
      <w:r>
        <w:t xml:space="preserve">HTM file &amp; </w:t>
      </w:r>
      <w:proofErr w:type="spellStart"/>
      <w:r>
        <w:t>Jupyter</w:t>
      </w:r>
      <w:proofErr w:type="spellEnd"/>
      <w:r>
        <w:t xml:space="preserve"> notebook attached</w:t>
      </w:r>
    </w:p>
    <w:p w14:paraId="2D2B1DD6" w14:textId="208E6824" w:rsidR="00657692" w:rsidRDefault="000F3A4A" w:rsidP="00DC0BE0">
      <w:r w:rsidRPr="000F3A4A">
        <w:t>https://htmtopdf.herokuapp.com/ipynbviewer/temp/42061c4337387f07b6eae38faf1cbdc4/CA2_Final%20(7).html?t=1605697953293</w:t>
      </w:r>
    </w:p>
    <w:p w14:paraId="11B37FA9" w14:textId="123DF576" w:rsidR="00657692" w:rsidRDefault="00657692" w:rsidP="00DC0BE0"/>
    <w:p w14:paraId="6DFE752C" w14:textId="77777777" w:rsidR="000F3A4A" w:rsidRDefault="000F3A4A" w:rsidP="00DC0BE0"/>
    <w:p w14:paraId="60F313F8" w14:textId="6852023C" w:rsidR="00657692" w:rsidRDefault="00657692" w:rsidP="00DC0BE0"/>
    <w:p w14:paraId="2D2C9C47" w14:textId="23741986" w:rsidR="00657692" w:rsidRDefault="00657692" w:rsidP="00DC0BE0"/>
    <w:p w14:paraId="3803F954" w14:textId="0B80E895" w:rsidR="00657692" w:rsidRDefault="00657692" w:rsidP="00DC0BE0"/>
    <w:p w14:paraId="6B67402B" w14:textId="7315999E" w:rsidR="00657692" w:rsidRDefault="00657692" w:rsidP="00DC0BE0"/>
    <w:p w14:paraId="1EB34719" w14:textId="77777777" w:rsidR="00657692" w:rsidRDefault="00657692" w:rsidP="00DC0BE0"/>
    <w:p w14:paraId="086CA629" w14:textId="77777777" w:rsidR="00BE34FC" w:rsidRPr="00BE34FC" w:rsidRDefault="00DC0BE0" w:rsidP="00BE34FC">
      <w:pPr>
        <w:pStyle w:val="Bibliography"/>
        <w:rPr>
          <w:rFonts w:cs="Calibri"/>
          <w:lang w:val="en-GB"/>
        </w:rPr>
      </w:pPr>
      <w:r>
        <w:lastRenderedPageBreak/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BE34FC" w:rsidRPr="00BE34FC">
        <w:rPr>
          <w:rFonts w:cs="Calibri"/>
          <w:lang w:val="en-GB"/>
        </w:rPr>
        <w:t>Agglomerative Hierarchical Clustering, n.d. . Datanovia. URL https://www.datanovia.com/en/lessons/agglomerative-hierarchical-clustering/ (accessed 11.12.20).</w:t>
      </w:r>
    </w:p>
    <w:p w14:paraId="4B2F27B8" w14:textId="77777777" w:rsidR="00BE34FC" w:rsidRPr="00BE34FC" w:rsidRDefault="00BE34FC" w:rsidP="00BE34FC">
      <w:pPr>
        <w:pStyle w:val="Bibliography"/>
        <w:rPr>
          <w:rFonts w:cs="Calibri"/>
          <w:lang w:val="en-GB"/>
        </w:rPr>
      </w:pPr>
      <w:r w:rsidRPr="00BE34FC">
        <w:rPr>
          <w:rFonts w:cs="Calibri"/>
          <w:lang w:val="en-GB"/>
        </w:rPr>
        <w:t>Brownlee, J., 2019. Information Gain and Mutual Information for Machine Learning. Mach. Learn. Mastery. URL https://machinelearningmastery.com/information-gain-and-mutual-information/ (accessed 11.7.20).</w:t>
      </w:r>
    </w:p>
    <w:p w14:paraId="6B1399DA" w14:textId="77777777" w:rsidR="00BE34FC" w:rsidRPr="00BE34FC" w:rsidRDefault="00BE34FC" w:rsidP="00BE34FC">
      <w:pPr>
        <w:pStyle w:val="Bibliography"/>
        <w:rPr>
          <w:rFonts w:cs="Calibri"/>
          <w:lang w:val="en-GB"/>
        </w:rPr>
      </w:pPr>
      <w:r w:rsidRPr="00BE34FC">
        <w:rPr>
          <w:rFonts w:cs="Calibri"/>
          <w:lang w:val="en-GB"/>
        </w:rPr>
        <w:t>Chinese Restaurant Process: Simple Definition &amp; Example - Statistics How To [WWW Document], n.d. URL https://www.statisticshowto.com/chinese-restaurant-process/ (accessed 11.12.20).</w:t>
      </w:r>
    </w:p>
    <w:p w14:paraId="6A02427E" w14:textId="77777777" w:rsidR="00BE34FC" w:rsidRPr="00BE34FC" w:rsidRDefault="00BE34FC" w:rsidP="00BE34FC">
      <w:pPr>
        <w:pStyle w:val="Bibliography"/>
        <w:rPr>
          <w:rFonts w:cs="Calibri"/>
          <w:lang w:val="en-GB"/>
        </w:rPr>
      </w:pPr>
      <w:r w:rsidRPr="00BE34FC">
        <w:rPr>
          <w:rFonts w:cs="Calibri"/>
          <w:lang w:val="en-GB"/>
        </w:rPr>
        <w:t>Gupta, P., 2017. Decision Trees in Machine Learning [WWW Document]. Medium. URL https://towardsdatascience.com/decision-trees-in-machine-learning-641b9c4e8052 (accessed 11.7.20).</w:t>
      </w:r>
    </w:p>
    <w:p w14:paraId="73BDD72D" w14:textId="77777777" w:rsidR="00BE34FC" w:rsidRPr="00BE34FC" w:rsidRDefault="00BE34FC" w:rsidP="00BE34FC">
      <w:pPr>
        <w:pStyle w:val="Bibliography"/>
        <w:rPr>
          <w:rFonts w:cs="Calibri"/>
          <w:lang w:val="en-GB"/>
        </w:rPr>
      </w:pPr>
      <w:r w:rsidRPr="00BE34FC">
        <w:rPr>
          <w:rFonts w:cs="Calibri"/>
          <w:lang w:val="en-GB"/>
        </w:rPr>
        <w:t>processing by chinese manu [WWW Document], n.d. URL https://www.tcgtenis.pl/Pink/ovj0i7/processing-by-chinese-manu.html (accessed 11.7.20).</w:t>
      </w:r>
    </w:p>
    <w:p w14:paraId="54F4DFC5" w14:textId="77777777" w:rsidR="00BE34FC" w:rsidRPr="00BE34FC" w:rsidRDefault="00BE34FC" w:rsidP="00BE34FC">
      <w:pPr>
        <w:pStyle w:val="Bibliography"/>
        <w:rPr>
          <w:rFonts w:cs="Calibri"/>
          <w:lang w:val="en-GB"/>
        </w:rPr>
      </w:pPr>
      <w:r w:rsidRPr="00BE34FC">
        <w:rPr>
          <w:rFonts w:cs="Calibri"/>
          <w:lang w:val="en-GB"/>
        </w:rPr>
        <w:t>What is data sampling? - Definition from WhatIs.com [WWW Document], n.d. . SearchBusinessAnalytics. URL https://searchbusinessanalytics.techtarget.com/definition/data-sampling (accessed 11.3.20).</w:t>
      </w:r>
    </w:p>
    <w:p w14:paraId="2D5ADA99" w14:textId="4346A9A6" w:rsidR="00DC0BE0" w:rsidRPr="00DC0BE0" w:rsidRDefault="00DC0BE0" w:rsidP="00DC0BE0">
      <w:r>
        <w:fldChar w:fldCharType="end"/>
      </w:r>
    </w:p>
    <w:sectPr w:rsidR="00DC0BE0" w:rsidRPr="00DC0BE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77C4111" w14:textId="77777777" w:rsidR="001423A7" w:rsidRDefault="001423A7" w:rsidP="00B22768">
      <w:r>
        <w:separator/>
      </w:r>
    </w:p>
  </w:endnote>
  <w:endnote w:type="continuationSeparator" w:id="0">
    <w:p w14:paraId="156F3574" w14:textId="77777777" w:rsidR="001423A7" w:rsidRDefault="001423A7" w:rsidP="00B2276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AC7080A" w14:textId="77777777" w:rsidR="001423A7" w:rsidRDefault="001423A7" w:rsidP="00B22768">
      <w:r>
        <w:separator/>
      </w:r>
    </w:p>
  </w:footnote>
  <w:footnote w:type="continuationSeparator" w:id="0">
    <w:p w14:paraId="50BE2502" w14:textId="77777777" w:rsidR="001423A7" w:rsidRDefault="001423A7" w:rsidP="00B2276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1930A27"/>
    <w:multiLevelType w:val="hybridMultilevel"/>
    <w:tmpl w:val="3EC0AE0E"/>
    <w:lvl w:ilvl="0" w:tplc="1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E476855"/>
    <w:multiLevelType w:val="multilevel"/>
    <w:tmpl w:val="B17ED36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3874AE5"/>
    <w:multiLevelType w:val="hybridMultilevel"/>
    <w:tmpl w:val="DCEAB734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6570713"/>
    <w:multiLevelType w:val="hybridMultilevel"/>
    <w:tmpl w:val="6260919A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A054E63"/>
    <w:multiLevelType w:val="hybridMultilevel"/>
    <w:tmpl w:val="E008550E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C684D05"/>
    <w:multiLevelType w:val="hybridMultilevel"/>
    <w:tmpl w:val="E9A643D6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F230F8F"/>
    <w:multiLevelType w:val="hybridMultilevel"/>
    <w:tmpl w:val="E744B382"/>
    <w:lvl w:ilvl="0" w:tplc="D7EC0E02">
      <w:start w:val="1"/>
      <w:numFmt w:val="decimal"/>
      <w:lvlText w:val="%1)"/>
      <w:lvlJc w:val="left"/>
      <w:pPr>
        <w:ind w:left="720" w:hanging="360"/>
      </w:pPr>
      <w:rPr>
        <w:rFonts w:ascii="Arial" w:hAnsi="Arial" w:hint="default"/>
        <w:color w:val="414141"/>
        <w:sz w:val="20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06256BC"/>
    <w:multiLevelType w:val="hybridMultilevel"/>
    <w:tmpl w:val="6F00C0DE"/>
    <w:lvl w:ilvl="0" w:tplc="1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2BB631F"/>
    <w:multiLevelType w:val="hybridMultilevel"/>
    <w:tmpl w:val="C63A1D94"/>
    <w:lvl w:ilvl="0" w:tplc="1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45A29AD"/>
    <w:multiLevelType w:val="hybridMultilevel"/>
    <w:tmpl w:val="79320D7A"/>
    <w:lvl w:ilvl="0" w:tplc="18090017">
      <w:start w:val="4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51B1B58"/>
    <w:multiLevelType w:val="multilevel"/>
    <w:tmpl w:val="878CAE5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38217D72"/>
    <w:multiLevelType w:val="hybridMultilevel"/>
    <w:tmpl w:val="AA006E48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18D0219"/>
    <w:multiLevelType w:val="hybridMultilevel"/>
    <w:tmpl w:val="ACC8E8D8"/>
    <w:lvl w:ilvl="0" w:tplc="1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2D65C07"/>
    <w:multiLevelType w:val="hybridMultilevel"/>
    <w:tmpl w:val="A5760874"/>
    <w:lvl w:ilvl="0" w:tplc="AD7E2796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5307486" w:tentative="1">
      <w:start w:val="1"/>
      <w:numFmt w:val="bullet"/>
      <w:lvlText w:val="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B6D8EFEA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82F8EFA0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939E78FA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AC4A0988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DBE94C4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BA0CE8CA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2A58DA5A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9D839D6"/>
    <w:multiLevelType w:val="hybridMultilevel"/>
    <w:tmpl w:val="CBEE1900"/>
    <w:lvl w:ilvl="0" w:tplc="18090017">
      <w:start w:val="4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DE33E5D"/>
    <w:multiLevelType w:val="hybridMultilevel"/>
    <w:tmpl w:val="4CC225C8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6DA3A52"/>
    <w:multiLevelType w:val="hybridMultilevel"/>
    <w:tmpl w:val="AB349B08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A606DDE"/>
    <w:multiLevelType w:val="multilevel"/>
    <w:tmpl w:val="514E947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60487CC6"/>
    <w:multiLevelType w:val="hybridMultilevel"/>
    <w:tmpl w:val="FBC0A964"/>
    <w:lvl w:ilvl="0" w:tplc="1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9" w15:restartNumberingAfterBreak="0">
    <w:nsid w:val="620115B5"/>
    <w:multiLevelType w:val="hybridMultilevel"/>
    <w:tmpl w:val="E58A7914"/>
    <w:lvl w:ilvl="0" w:tplc="5992ABE6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3808798" w:tentative="1">
      <w:start w:val="1"/>
      <w:numFmt w:val="bullet"/>
      <w:lvlText w:val="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36CEDC4E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4D2E36D4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EC8E9F52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81EA6EB2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2BACEBCA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2AC08026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DAA8E0B4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2312B16"/>
    <w:multiLevelType w:val="hybridMultilevel"/>
    <w:tmpl w:val="82EE6174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CA11ECB"/>
    <w:multiLevelType w:val="hybridMultilevel"/>
    <w:tmpl w:val="D020F3B8"/>
    <w:lvl w:ilvl="0" w:tplc="1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EEA4DE1"/>
    <w:multiLevelType w:val="multilevel"/>
    <w:tmpl w:val="E31C61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3" w15:restartNumberingAfterBreak="0">
    <w:nsid w:val="6F1716E1"/>
    <w:multiLevelType w:val="hybridMultilevel"/>
    <w:tmpl w:val="B3DEDD92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6A0326D"/>
    <w:multiLevelType w:val="multilevel"/>
    <w:tmpl w:val="678015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5" w15:restartNumberingAfterBreak="0">
    <w:nsid w:val="7D7A0FAC"/>
    <w:multiLevelType w:val="hybridMultilevel"/>
    <w:tmpl w:val="D35ACBFE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5"/>
  </w:num>
  <w:num w:numId="3">
    <w:abstractNumId w:val="16"/>
  </w:num>
  <w:num w:numId="4">
    <w:abstractNumId w:val="23"/>
  </w:num>
  <w:num w:numId="5">
    <w:abstractNumId w:val="20"/>
  </w:num>
  <w:num w:numId="6">
    <w:abstractNumId w:val="15"/>
  </w:num>
  <w:num w:numId="7">
    <w:abstractNumId w:val="3"/>
  </w:num>
  <w:num w:numId="8">
    <w:abstractNumId w:val="0"/>
  </w:num>
  <w:num w:numId="9">
    <w:abstractNumId w:val="25"/>
  </w:num>
  <w:num w:numId="10">
    <w:abstractNumId w:val="2"/>
  </w:num>
  <w:num w:numId="11">
    <w:abstractNumId w:val="4"/>
  </w:num>
  <w:num w:numId="12">
    <w:abstractNumId w:val="7"/>
  </w:num>
  <w:num w:numId="13">
    <w:abstractNumId w:val="19"/>
  </w:num>
  <w:num w:numId="14">
    <w:abstractNumId w:val="13"/>
  </w:num>
  <w:num w:numId="15">
    <w:abstractNumId w:val="9"/>
  </w:num>
  <w:num w:numId="16">
    <w:abstractNumId w:val="14"/>
  </w:num>
  <w:num w:numId="17">
    <w:abstractNumId w:val="21"/>
  </w:num>
  <w:num w:numId="18">
    <w:abstractNumId w:val="6"/>
  </w:num>
  <w:num w:numId="19">
    <w:abstractNumId w:val="8"/>
  </w:num>
  <w:num w:numId="20">
    <w:abstractNumId w:val="12"/>
  </w:num>
  <w:num w:numId="21">
    <w:abstractNumId w:val="18"/>
  </w:num>
  <w:num w:numId="22">
    <w:abstractNumId w:val="17"/>
  </w:num>
  <w:num w:numId="23">
    <w:abstractNumId w:val="24"/>
  </w:num>
  <w:num w:numId="24">
    <w:abstractNumId w:val="10"/>
  </w:num>
  <w:num w:numId="25">
    <w:abstractNumId w:val="1"/>
  </w:num>
  <w:num w:numId="26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TewNDAwNjA2NLIwNzJU0lEKTi0uzszPAymwrAUAFbtOZCwAAAA="/>
  </w:docVars>
  <w:rsids>
    <w:rsidRoot w:val="00EB596A"/>
    <w:rsid w:val="0000304A"/>
    <w:rsid w:val="00004B05"/>
    <w:rsid w:val="00014EA0"/>
    <w:rsid w:val="00082646"/>
    <w:rsid w:val="000C3819"/>
    <w:rsid w:val="000C64E4"/>
    <w:rsid w:val="000E37C2"/>
    <w:rsid w:val="000F3A4A"/>
    <w:rsid w:val="000F4E49"/>
    <w:rsid w:val="00141E5F"/>
    <w:rsid w:val="001423A7"/>
    <w:rsid w:val="00154740"/>
    <w:rsid w:val="00155712"/>
    <w:rsid w:val="00162BCB"/>
    <w:rsid w:val="0016300D"/>
    <w:rsid w:val="001651D0"/>
    <w:rsid w:val="0017032D"/>
    <w:rsid w:val="001A6EB5"/>
    <w:rsid w:val="001A6EEF"/>
    <w:rsid w:val="001C4DDD"/>
    <w:rsid w:val="001C7A2D"/>
    <w:rsid w:val="001C7C3F"/>
    <w:rsid w:val="00241647"/>
    <w:rsid w:val="00254B40"/>
    <w:rsid w:val="002668E8"/>
    <w:rsid w:val="00297BC7"/>
    <w:rsid w:val="002B22A9"/>
    <w:rsid w:val="002B6782"/>
    <w:rsid w:val="002E0C42"/>
    <w:rsid w:val="00312E7D"/>
    <w:rsid w:val="0033489F"/>
    <w:rsid w:val="00352221"/>
    <w:rsid w:val="003578A8"/>
    <w:rsid w:val="00364362"/>
    <w:rsid w:val="00374FF5"/>
    <w:rsid w:val="003812C6"/>
    <w:rsid w:val="003821F8"/>
    <w:rsid w:val="00395138"/>
    <w:rsid w:val="003B065A"/>
    <w:rsid w:val="003B7BAA"/>
    <w:rsid w:val="003E4668"/>
    <w:rsid w:val="003E4E45"/>
    <w:rsid w:val="003F605E"/>
    <w:rsid w:val="003F790F"/>
    <w:rsid w:val="00416D70"/>
    <w:rsid w:val="00431AA1"/>
    <w:rsid w:val="004353FF"/>
    <w:rsid w:val="00437CDC"/>
    <w:rsid w:val="0044057E"/>
    <w:rsid w:val="00441110"/>
    <w:rsid w:val="00482D99"/>
    <w:rsid w:val="004A1DA4"/>
    <w:rsid w:val="004A71CD"/>
    <w:rsid w:val="004B1ED2"/>
    <w:rsid w:val="004B4545"/>
    <w:rsid w:val="004C450D"/>
    <w:rsid w:val="004E247D"/>
    <w:rsid w:val="004F22FD"/>
    <w:rsid w:val="00507F56"/>
    <w:rsid w:val="00510DD4"/>
    <w:rsid w:val="00524BAE"/>
    <w:rsid w:val="00541994"/>
    <w:rsid w:val="005508F7"/>
    <w:rsid w:val="005911C6"/>
    <w:rsid w:val="005D5EAF"/>
    <w:rsid w:val="005F1097"/>
    <w:rsid w:val="00605548"/>
    <w:rsid w:val="006076F9"/>
    <w:rsid w:val="00620F62"/>
    <w:rsid w:val="00627341"/>
    <w:rsid w:val="0064270B"/>
    <w:rsid w:val="00644A9C"/>
    <w:rsid w:val="00654A8B"/>
    <w:rsid w:val="00657692"/>
    <w:rsid w:val="00671A75"/>
    <w:rsid w:val="00682E13"/>
    <w:rsid w:val="006956B9"/>
    <w:rsid w:val="006E2DBB"/>
    <w:rsid w:val="007003F0"/>
    <w:rsid w:val="00721AD4"/>
    <w:rsid w:val="00730A87"/>
    <w:rsid w:val="00730E55"/>
    <w:rsid w:val="00736E6C"/>
    <w:rsid w:val="007879F4"/>
    <w:rsid w:val="007B313A"/>
    <w:rsid w:val="007C2E42"/>
    <w:rsid w:val="007C2E74"/>
    <w:rsid w:val="007F25EF"/>
    <w:rsid w:val="008007D8"/>
    <w:rsid w:val="0082111B"/>
    <w:rsid w:val="0084208A"/>
    <w:rsid w:val="00854B00"/>
    <w:rsid w:val="00892EF1"/>
    <w:rsid w:val="008B3F48"/>
    <w:rsid w:val="008E3DF7"/>
    <w:rsid w:val="008F3AE5"/>
    <w:rsid w:val="008F5C65"/>
    <w:rsid w:val="00902237"/>
    <w:rsid w:val="00903E9F"/>
    <w:rsid w:val="00913DFB"/>
    <w:rsid w:val="00915633"/>
    <w:rsid w:val="00932536"/>
    <w:rsid w:val="009343C7"/>
    <w:rsid w:val="0095077D"/>
    <w:rsid w:val="00953A83"/>
    <w:rsid w:val="009749F7"/>
    <w:rsid w:val="00980973"/>
    <w:rsid w:val="00985261"/>
    <w:rsid w:val="009E0AAC"/>
    <w:rsid w:val="00A0262F"/>
    <w:rsid w:val="00A03EE7"/>
    <w:rsid w:val="00A1222A"/>
    <w:rsid w:val="00A2044F"/>
    <w:rsid w:val="00A64F32"/>
    <w:rsid w:val="00A76338"/>
    <w:rsid w:val="00AA126D"/>
    <w:rsid w:val="00AB587B"/>
    <w:rsid w:val="00AF446A"/>
    <w:rsid w:val="00B05980"/>
    <w:rsid w:val="00B22768"/>
    <w:rsid w:val="00B518E7"/>
    <w:rsid w:val="00B750E4"/>
    <w:rsid w:val="00B87013"/>
    <w:rsid w:val="00B914C2"/>
    <w:rsid w:val="00BB2FE8"/>
    <w:rsid w:val="00BD4221"/>
    <w:rsid w:val="00BD6C55"/>
    <w:rsid w:val="00BE34FC"/>
    <w:rsid w:val="00C041FC"/>
    <w:rsid w:val="00C345D4"/>
    <w:rsid w:val="00C356C6"/>
    <w:rsid w:val="00C561B5"/>
    <w:rsid w:val="00C57911"/>
    <w:rsid w:val="00CB534E"/>
    <w:rsid w:val="00CF1551"/>
    <w:rsid w:val="00CF2FB5"/>
    <w:rsid w:val="00D253BF"/>
    <w:rsid w:val="00D26D5B"/>
    <w:rsid w:val="00D637BF"/>
    <w:rsid w:val="00D85DD5"/>
    <w:rsid w:val="00D97174"/>
    <w:rsid w:val="00DC0042"/>
    <w:rsid w:val="00DC0BE0"/>
    <w:rsid w:val="00DD5BAE"/>
    <w:rsid w:val="00DD5C46"/>
    <w:rsid w:val="00DE7F9B"/>
    <w:rsid w:val="00DF1C90"/>
    <w:rsid w:val="00E01E5F"/>
    <w:rsid w:val="00E7545C"/>
    <w:rsid w:val="00E81B47"/>
    <w:rsid w:val="00E87171"/>
    <w:rsid w:val="00EB596A"/>
    <w:rsid w:val="00ED0A09"/>
    <w:rsid w:val="00ED25E1"/>
    <w:rsid w:val="00EF70FA"/>
    <w:rsid w:val="00F05ED6"/>
    <w:rsid w:val="00F2511D"/>
    <w:rsid w:val="00F360C1"/>
    <w:rsid w:val="00F45B07"/>
    <w:rsid w:val="00F550BC"/>
    <w:rsid w:val="00F60642"/>
    <w:rsid w:val="00F62FF5"/>
    <w:rsid w:val="00F67970"/>
    <w:rsid w:val="00F768EA"/>
    <w:rsid w:val="00F87A86"/>
    <w:rsid w:val="00F97EC2"/>
    <w:rsid w:val="00FC374F"/>
    <w:rsid w:val="00FF2F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EB337FE"/>
  <w15:chartTrackingRefBased/>
  <w15:docId w15:val="{9191546B-CA70-43A8-ADC7-6ED4287183D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4208A"/>
    <w:rPr>
      <w:rFonts w:ascii="Calibri" w:eastAsia="Calibri" w:hAnsi="Calibri" w:cs="Arial"/>
      <w:sz w:val="24"/>
      <w:szCs w:val="20"/>
      <w:lang w:eastAsia="en-IE"/>
    </w:rPr>
  </w:style>
  <w:style w:type="paragraph" w:styleId="Heading1">
    <w:name w:val="heading 1"/>
    <w:basedOn w:val="Normal"/>
    <w:next w:val="Normal"/>
    <w:link w:val="Heading1Char"/>
    <w:uiPriority w:val="9"/>
    <w:qFormat/>
    <w:rsid w:val="00524BAE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24BAE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64362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B596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B596A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524BAE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en-IE"/>
    </w:rPr>
  </w:style>
  <w:style w:type="character" w:customStyle="1" w:styleId="Heading2Char">
    <w:name w:val="Heading 2 Char"/>
    <w:basedOn w:val="DefaultParagraphFont"/>
    <w:link w:val="Heading2"/>
    <w:uiPriority w:val="9"/>
    <w:rsid w:val="00524BAE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en-IE"/>
    </w:rPr>
  </w:style>
  <w:style w:type="paragraph" w:styleId="Bibliography">
    <w:name w:val="Bibliography"/>
    <w:basedOn w:val="Normal"/>
    <w:next w:val="Normal"/>
    <w:uiPriority w:val="37"/>
    <w:unhideWhenUsed/>
    <w:rsid w:val="003821F8"/>
    <w:pPr>
      <w:ind w:left="720" w:hanging="720"/>
    </w:pPr>
  </w:style>
  <w:style w:type="paragraph" w:styleId="TOCHeading">
    <w:name w:val="TOC Heading"/>
    <w:basedOn w:val="Heading1"/>
    <w:next w:val="Normal"/>
    <w:uiPriority w:val="39"/>
    <w:unhideWhenUsed/>
    <w:qFormat/>
    <w:rsid w:val="003821F8"/>
    <w:pPr>
      <w:outlineLvl w:val="9"/>
    </w:pPr>
    <w:rPr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3821F8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3821F8"/>
    <w:pPr>
      <w:spacing w:after="100"/>
      <w:ind w:left="240"/>
    </w:pPr>
  </w:style>
  <w:style w:type="paragraph" w:styleId="ListParagraph">
    <w:name w:val="List Paragraph"/>
    <w:basedOn w:val="Normal"/>
    <w:uiPriority w:val="34"/>
    <w:qFormat/>
    <w:rsid w:val="005F1097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F62FF5"/>
    <w:pPr>
      <w:spacing w:before="100" w:beforeAutospacing="1" w:after="100" w:afterAutospacing="1"/>
    </w:pPr>
    <w:rPr>
      <w:rFonts w:ascii="Times New Roman" w:eastAsia="Times New Roman" w:hAnsi="Times New Roman" w:cs="Times New Roman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36436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en-IE"/>
    </w:rPr>
  </w:style>
  <w:style w:type="paragraph" w:styleId="NoSpacing">
    <w:name w:val="No Spacing"/>
    <w:uiPriority w:val="1"/>
    <w:qFormat/>
    <w:rsid w:val="008E3DF7"/>
    <w:pPr>
      <w:spacing w:after="0" w:line="240" w:lineRule="auto"/>
    </w:pPr>
    <w:rPr>
      <w:rFonts w:ascii="Calibri" w:eastAsia="Calibri" w:hAnsi="Calibri" w:cs="Arial"/>
      <w:sz w:val="24"/>
      <w:szCs w:val="20"/>
      <w:lang w:eastAsia="en-IE"/>
    </w:rPr>
  </w:style>
  <w:style w:type="paragraph" w:styleId="Header">
    <w:name w:val="header"/>
    <w:basedOn w:val="Normal"/>
    <w:link w:val="HeaderChar"/>
    <w:uiPriority w:val="99"/>
    <w:unhideWhenUsed/>
    <w:rsid w:val="00B22768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22768"/>
    <w:rPr>
      <w:rFonts w:ascii="Calibri" w:eastAsia="Calibri" w:hAnsi="Calibri" w:cs="Arial"/>
      <w:sz w:val="24"/>
      <w:szCs w:val="20"/>
      <w:lang w:eastAsia="en-IE"/>
    </w:rPr>
  </w:style>
  <w:style w:type="paragraph" w:styleId="Footer">
    <w:name w:val="footer"/>
    <w:basedOn w:val="Normal"/>
    <w:link w:val="FooterChar"/>
    <w:uiPriority w:val="99"/>
    <w:unhideWhenUsed/>
    <w:rsid w:val="00B22768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22768"/>
    <w:rPr>
      <w:rFonts w:ascii="Calibri" w:eastAsia="Calibri" w:hAnsi="Calibri" w:cs="Arial"/>
      <w:sz w:val="24"/>
      <w:szCs w:val="20"/>
      <w:lang w:eastAsia="en-IE"/>
    </w:rPr>
  </w:style>
  <w:style w:type="character" w:styleId="Strong">
    <w:name w:val="Strong"/>
    <w:basedOn w:val="DefaultParagraphFont"/>
    <w:uiPriority w:val="22"/>
    <w:qFormat/>
    <w:rsid w:val="002E0C42"/>
    <w:rPr>
      <w:b/>
      <w:bCs/>
    </w:rPr>
  </w:style>
  <w:style w:type="character" w:styleId="HTMLCode">
    <w:name w:val="HTML Code"/>
    <w:basedOn w:val="DefaultParagraphFont"/>
    <w:uiPriority w:val="99"/>
    <w:semiHidden/>
    <w:unhideWhenUsed/>
    <w:rsid w:val="00985261"/>
    <w:rPr>
      <w:rFonts w:ascii="Courier New" w:eastAsia="Times New Roman" w:hAnsi="Courier New" w:cs="Courier New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5886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81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55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37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05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4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08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08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76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310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056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06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8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494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959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44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417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625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821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75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4982895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4052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8060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1907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463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27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23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248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500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738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906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940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31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090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24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667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224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155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2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225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49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930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377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881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57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54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18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576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664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14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088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120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842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18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663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0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99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405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06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636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322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456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074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361354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4480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4801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06255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866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39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6615722">
          <w:marLeft w:val="0"/>
          <w:marRight w:val="0"/>
          <w:marTop w:val="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6593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4819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3410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964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034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338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68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297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0132382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252142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6838177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1171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56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390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F2B495CF-0DB1-9E46-B6E3-99C194D57B95}">
  <we:reference id="wa200001011" version="1.1.0.0" store="en-GB" storeType="OMEX"/>
  <we:alternateReferences>
    <we:reference id="wa200001011" version="1.1.0.0" store="WA200001011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70F4799-ACF4-41D9-A535-69640F33ADF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6</TotalTime>
  <Pages>11</Pages>
  <Words>2186</Words>
  <Characters>12461</Characters>
  <Application>Microsoft Office Word</Application>
  <DocSecurity>0</DocSecurity>
  <Lines>103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6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m Browning</dc:creator>
  <cp:keywords/>
  <dc:description/>
  <cp:lastModifiedBy>Tim Browning</cp:lastModifiedBy>
  <cp:revision>16</cp:revision>
  <dcterms:created xsi:type="dcterms:W3CDTF">2020-11-13T00:20:00Z</dcterms:created>
  <dcterms:modified xsi:type="dcterms:W3CDTF">2020-11-18T20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"&gt;&lt;session id="UtFB9N5J"/&gt;&lt;style id="http://www.zotero.org/styles/elsevier-harvard" hasBibliography="1" bibliographyStyleHasBeenSet="1"/&gt;&lt;prefs&gt;&lt;pref name="fieldType" value="Field"/&gt;&lt;pref name="automaticJournal</vt:lpwstr>
  </property>
  <property fmtid="{D5CDD505-2E9C-101B-9397-08002B2CF9AE}" pid="3" name="ZOTERO_PREF_2">
    <vt:lpwstr>Abbreviations" value="true"/&gt;&lt;/prefs&gt;&lt;/data&gt;</vt:lpwstr>
  </property>
  <property fmtid="{D5CDD505-2E9C-101B-9397-08002B2CF9AE}" pid="4" name="grammarly_documentId">
    <vt:lpwstr>documentId_9996</vt:lpwstr>
  </property>
  <property fmtid="{D5CDD505-2E9C-101B-9397-08002B2CF9AE}" pid="5" name="grammarly_documentContext">
    <vt:lpwstr>{"goals":[],"domain":"general","emotions":[],"dialect":"british"}</vt:lpwstr>
  </property>
</Properties>
</file>